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05629AB3" w:rsidR="00DF6B8D" w:rsidRPr="00322E41" w:rsidRDefault="00753F86"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zable</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Assessing </w:t>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37AD8C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commentRangeStart w:id="0"/>
      <w:r w:rsidR="00BD6C8F" w:rsidRPr="00BD6C8F">
        <w:rPr>
          <w:rFonts w:ascii="Times New Roman" w:hAnsi="Times New Roman" w:cs="Times New Roman"/>
          <w:sz w:val="24"/>
        </w:rPr>
        <w:t>0000-0002-6684-5570</w:t>
      </w:r>
      <w:r w:rsidR="00BD6C8F">
        <w:rPr>
          <w:rFonts w:ascii="Times New Roman" w:hAnsi="Times New Roman" w:cs="Times New Roman"/>
          <w:sz w:val="24"/>
        </w:rPr>
        <w:t>)</w:t>
      </w:r>
      <w:commentRangeEnd w:id="0"/>
      <w:r w:rsidR="00B261D2">
        <w:rPr>
          <w:rStyle w:val="CommentReference"/>
        </w:rPr>
        <w:commentReference w:id="0"/>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FC2C4F">
        <w:rPr>
          <w:rFonts w:ascii="Times New Roman" w:hAnsi="Times New Roman" w:cs="Times New Roman"/>
          <w:sz w:val="24"/>
        </w:rPr>
        <w:t xml:space="preserve"> (</w:t>
      </w:r>
      <w:r w:rsidR="00FC2C4F" w:rsidRPr="00FC2C4F">
        <w:rPr>
          <w:rFonts w:ascii="Times New Roman" w:hAnsi="Times New Roman" w:cs="Times New Roman"/>
          <w:sz w:val="24"/>
        </w:rPr>
        <w:t>0000-0002-4776-5575</w:t>
      </w:r>
      <w:r w:rsidR="00FC2C4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BD6C8F">
        <w:rPr>
          <w:rFonts w:ascii="Times New Roman" w:hAnsi="Times New Roman" w:cs="Times New Roman"/>
          <w:sz w:val="24"/>
        </w:rPr>
        <w:t xml:space="preserve"> (</w:t>
      </w:r>
      <w:r w:rsidR="00FC2C4F" w:rsidRPr="00FC2C4F">
        <w:rPr>
          <w:rFonts w:ascii="Times New Roman" w:hAnsi="Times New Roman" w:cs="Times New Roman"/>
          <w:sz w:val="24"/>
        </w:rPr>
        <w:t>0000-0001-5480-3421</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37BA4E19" w14:textId="4659D0AE" w:rsidR="00C17EA3" w:rsidRDefault="00A07C82" w:rsidP="0038245D">
      <w:pPr>
        <w:spacing w:line="24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obstacle </w:t>
      </w:r>
      <w:r w:rsidR="009A6BE1" w:rsidRPr="00910F57">
        <w:rPr>
          <w:rFonts w:ascii="Times New Roman" w:hAnsi="Times New Roman" w:cs="Times New Roman"/>
          <w:sz w:val="24"/>
        </w:rPr>
        <w:t xml:space="preserve">to make accessibility measures </w:t>
      </w:r>
      <w:r w:rsidR="0084299F" w:rsidRPr="00910F57">
        <w:rPr>
          <w:rFonts w:ascii="Times New Roman" w:hAnsi="Times New Roman" w:cs="Times New Roman"/>
          <w:sz w:val="24"/>
        </w:rPr>
        <w:t>pra</w:t>
      </w:r>
      <w:r w:rsidR="00286584" w:rsidRPr="00910F57">
        <w:rPr>
          <w:rFonts w:ascii="Times New Roman" w:hAnsi="Times New Roman" w:cs="Times New Roman"/>
          <w:sz w:val="24"/>
        </w:rPr>
        <w:t>c</w:t>
      </w:r>
      <w:r w:rsidR="0084299F" w:rsidRPr="00910F57">
        <w:rPr>
          <w:rFonts w:ascii="Times New Roman" w:hAnsi="Times New Roman" w:cs="Times New Roman"/>
          <w:sz w:val="24"/>
        </w:rPr>
        <w:t>tical</w:t>
      </w:r>
      <w:r w:rsidR="009A6BE1" w:rsidRPr="00910F57">
        <w:rPr>
          <w:rFonts w:ascii="Times New Roman" w:hAnsi="Times New Roman" w:cs="Times New Roman"/>
          <w:sz w:val="24"/>
        </w:rPr>
        <w:t xml:space="preserve"> for transit authorities and users</w:t>
      </w:r>
      <w:r w:rsidR="0014547E">
        <w:rPr>
          <w:rFonts w:ascii="Times New Roman" w:hAnsi="Times New Roman" w:cs="Times New Roman"/>
          <w:sz w:val="24"/>
        </w:rPr>
        <w:t>:</w:t>
      </w:r>
      <w:r w:rsidR="00DF6B8D"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 xml:space="preserve">he </w:t>
      </w:r>
      <w:r w:rsidR="00BD5AAA">
        <w:rPr>
          <w:rFonts w:ascii="Times New Roman" w:hAnsi="Times New Roman" w:cs="Times New Roman"/>
          <w:sz w:val="24"/>
        </w:rPr>
        <w:t xml:space="preserve">provided </w:t>
      </w:r>
      <w:r w:rsidR="00DF6B8D" w:rsidRPr="00910F57">
        <w:rPr>
          <w:rFonts w:ascii="Times New Roman" w:hAnsi="Times New Roman" w:cs="Times New Roman"/>
          <w:sz w:val="24"/>
        </w:rPr>
        <w:t>accessibility 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 xml:space="preserve">Retrospective real-time accessibility tries 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 real-time 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still assume </w:t>
      </w:r>
      <w:r w:rsidR="00564CB1">
        <w:rPr>
          <w:rFonts w:ascii="Times New Roman" w:hAnsi="Times New Roman" w:cs="Times New Roman"/>
          <w:sz w:val="24"/>
        </w:rPr>
        <w:t xml:space="preserve">people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bus</w:t>
      </w:r>
      <w:r w:rsidR="00604B69">
        <w:rPr>
          <w:rFonts w:ascii="Times New Roman" w:hAnsi="Times New Roman" w:cs="Times New Roman"/>
          <w:sz w:val="24"/>
        </w:rPr>
        <w:t>es</w:t>
      </w:r>
      <w:r w:rsidR="00BA4CB5">
        <w:rPr>
          <w:rFonts w:ascii="Times New Roman" w:hAnsi="Times New Roman" w:cs="Times New Roman"/>
          <w:sz w:val="24"/>
        </w:rPr>
        <w:t>. Both measures overestimate the ability of users to obtain information and reach place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pace-time prism (STP)</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to measure overestimation of the traditional measures</w:t>
      </w:r>
      <w:r w:rsidR="00DF6B8D" w:rsidRPr="00910F57">
        <w:rPr>
          <w:rFonts w:ascii="Times New Roman" w:hAnsi="Times New Roman" w:cs="Times New Roman"/>
          <w:sz w:val="24"/>
        </w:rPr>
        <w:t xml:space="preserve">. </w:t>
      </w:r>
      <w:r w:rsidR="00881C19">
        <w:rPr>
          <w:rFonts w:ascii="Times New Roman" w:hAnsi="Times New Roman" w:cs="Times New Roman"/>
          <w:sz w:val="24"/>
        </w:rPr>
        <w:t xml:space="preserve">Based on </w:t>
      </w:r>
      <w:commentRangeStart w:id="1"/>
      <w:r w:rsidR="00881C19">
        <w:rPr>
          <w:rFonts w:ascii="Times New Roman" w:hAnsi="Times New Roman" w:cs="Times New Roman"/>
          <w:sz w:val="24"/>
        </w:rPr>
        <w:t xml:space="preserve">fine-grained real-time big data General Transit Feed Specification (GTFS), </w:t>
      </w:r>
      <w:commentRangeEnd w:id="1"/>
      <w:r w:rsidR="000E51DF">
        <w:rPr>
          <w:rStyle w:val="CommentReference"/>
        </w:rPr>
        <w:commentReference w:id="1"/>
      </w:r>
      <w:r w:rsidR="00881C19">
        <w:rPr>
          <w:rFonts w:ascii="Times New Roman" w:hAnsi="Times New Roman" w:cs="Times New Roman"/>
          <w:sz w:val="24"/>
        </w:rPr>
        <w:t>t</w:t>
      </w:r>
      <w:r w:rsidR="00DF6B8D" w:rsidRPr="00910F57">
        <w:rPr>
          <w:rFonts w:ascii="Times New Roman" w:hAnsi="Times New Roman" w:cs="Times New Roman"/>
          <w:sz w:val="24"/>
        </w:rPr>
        <w:t>he paper conduct</w:t>
      </w:r>
      <w:r w:rsidR="00881C19">
        <w:rPr>
          <w:rFonts w:ascii="Times New Roman" w:hAnsi="Times New Roman" w:cs="Times New Roman"/>
          <w:sz w:val="24"/>
        </w:rPr>
        <w:t>s</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one among the three STPs</w:t>
      </w:r>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17EA3">
        <w:rPr>
          <w:rFonts w:ascii="Times New Roman" w:hAnsi="Times New Roman" w:cs="Times New Roman"/>
          <w:sz w:val="24"/>
        </w:rPr>
        <w:t>spread from urban center to suburban areas as time budget increases</w:t>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unreliability is higher in February and September, morning and afternoon rush hours, and middle of a week, which is highly consistent with prior findings of bus delay and risk of missing transfers and indicates their inherent connection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2"/>
      <w:r w:rsidR="00ED6741">
        <w:rPr>
          <w:rFonts w:ascii="Times New Roman" w:hAnsi="Times New Roman" w:cs="Times New Roman"/>
          <w:sz w:val="24"/>
        </w:rPr>
        <w:t>planning</w:t>
      </w:r>
      <w:commentRangeEnd w:id="2"/>
      <w:r w:rsidR="006D71ED">
        <w:rPr>
          <w:rStyle w:val="CommentReference"/>
        </w:rPr>
        <w:commentReference w:id="2"/>
      </w:r>
      <w:r w:rsidR="00E2067A">
        <w:rPr>
          <w:rFonts w:ascii="Times New Roman" w:hAnsi="Times New Roman" w:cs="Times New Roman"/>
          <w:sz w:val="24"/>
        </w:rPr>
        <w:t>.</w:t>
      </w:r>
    </w:p>
    <w:p w14:paraId="77764B71" w14:textId="7B9D4012"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81300AE"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53F452CD"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ith very large datasets and investigate its implications on social equ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8B0FC8">
        <w:rPr>
          <w:rFonts w:ascii="Times New Roman" w:hAnsi="Times New Roman" w:cs="Times New Roman"/>
          <w:sz w:val="24"/>
        </w:rPr>
        <w:t xml:space="preserve"> with unrealistic assumptions</w:t>
      </w:r>
      <w:r w:rsidR="00292433">
        <w:rPr>
          <w:rFonts w:ascii="Times New Roman" w:hAnsi="Times New Roman" w:cs="Times New Roman"/>
          <w:sz w:val="24"/>
        </w:rPr>
        <w:t>.</w:t>
      </w:r>
      <w:r w:rsidR="00E74CE5">
        <w:rPr>
          <w:rFonts w:ascii="Times New Roman" w:hAnsi="Times New Roman" w:cs="Times New Roman"/>
          <w:sz w:val="24"/>
        </w:rPr>
        <w:t xml:space="preserve"> T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calculated based on real-time data and </w:t>
      </w:r>
      <w:r w:rsidR="00E74CE5" w:rsidRPr="00591F76">
        <w:rPr>
          <w:rFonts w:ascii="Times New Roman" w:hAnsi="Times New Roman" w:cs="Times New Roman"/>
          <w:sz w:val="24"/>
        </w:rPr>
        <w:t>user</w:t>
      </w:r>
      <w:r w:rsidR="00E74CE5">
        <w:rPr>
          <w:rFonts w:ascii="Times New Roman" w:hAnsi="Times New Roman" w:cs="Times New Roman"/>
          <w:sz w:val="24"/>
        </w:rPr>
        <w:t>s’ ability to act on the conditions when they occurred, not retrospectively.</w:t>
      </w:r>
      <w:r w:rsidR="00292433">
        <w:rPr>
          <w:rFonts w:ascii="Times New Roman" w:hAnsi="Times New Roman" w:cs="Times New Roman"/>
          <w:sz w:val="24"/>
        </w:rPr>
        <w:t xml:space="preserve"> We also introduce schedule- and retrospective-based measures’</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5A1FB8">
        <w:rPr>
          <w:rFonts w:ascii="Times New Roman" w:hAnsi="Times New Roman" w:cs="Times New Roman"/>
          <w:sz w:val="24"/>
        </w:rPr>
        <w:t xml:space="preserve">the deviation of </w:t>
      </w:r>
      <w:r w:rsidR="00292433">
        <w:rPr>
          <w:rFonts w:ascii="Times New Roman" w:hAnsi="Times New Roman" w:cs="Times New Roman"/>
          <w:sz w:val="24"/>
        </w:rPr>
        <w:t xml:space="preserve">th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292433">
        <w:rPr>
          <w:rFonts w:ascii="Times New Roman" w:hAnsi="Times New Roman" w:cs="Times New Roman"/>
          <w:sz w:val="24"/>
        </w:rPr>
        <w:t xml:space="preserve">the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lastRenderedPageBreak/>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3C791520" w:rsidR="00A6431A" w:rsidRDefault="00DC7DA5" w:rsidP="001D2E9D">
      <w:pPr>
        <w:spacing w:line="240" w:lineRule="auto"/>
        <w:ind w:firstLine="720"/>
        <w:jc w:val="both"/>
        <w:rPr>
          <w:rFonts w:ascii="Times New Roman" w:hAnsi="Times New Roman" w:cs="Times New Roman"/>
          <w:sz w:val="24"/>
        </w:rPr>
      </w:pPr>
      <w:commentRangeStart w:id="3"/>
      <w:commentRangeStart w:id="4"/>
      <w:r>
        <w:rPr>
          <w:rFonts w:ascii="Times New Roman" w:hAnsi="Times New Roman" w:cs="Times New Roman"/>
          <w:sz w:val="24"/>
        </w:rPr>
        <w:t>The next section of the paper discuss</w:t>
      </w:r>
      <w:r w:rsidR="00101438">
        <w:rPr>
          <w:rFonts w:ascii="Times New Roman" w:hAnsi="Times New Roman" w:cs="Times New Roman"/>
          <w:sz w:val="24"/>
        </w:rPr>
        <w:t>es</w:t>
      </w:r>
      <w:r>
        <w:rPr>
          <w:rFonts w:ascii="Times New Roman" w:hAnsi="Times New Roman" w:cs="Times New Roman"/>
          <w:sz w:val="24"/>
        </w:rPr>
        <w:t xml:space="preserve"> the background of space-time prism, transit accessibility, and the unreliability issue of accessibility measures.</w:t>
      </w:r>
      <w:commentRangeEnd w:id="3"/>
      <w:r w:rsidR="00101438">
        <w:rPr>
          <w:rStyle w:val="CommentReference"/>
        </w:rPr>
        <w:commentReference w:id="3"/>
      </w:r>
      <w:commentRangeEnd w:id="4"/>
      <w:r w:rsidR="00642C09">
        <w:rPr>
          <w:rStyle w:val="CommentReference"/>
        </w:rPr>
        <w:commentReference w:id="4"/>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 </w:t>
      </w:r>
      <w:r w:rsidR="00AE79B5">
        <w:rPr>
          <w:rFonts w:ascii="Times New Roman" w:hAnsi="Times New Roman" w:cs="Times New Roman"/>
          <w:sz w:val="24"/>
        </w:rPr>
        <w:t xml:space="preserve">the </w:t>
      </w:r>
      <w:r w:rsidR="006274E1">
        <w:rPr>
          <w:rFonts w:ascii="Times New Roman" w:hAnsi="Times New Roman" w:cs="Times New Roman"/>
          <w:sz w:val="24"/>
        </w:rPr>
        <w:t xml:space="preserve">time-dependent routing algorithm, the concept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 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following method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6274E1">
        <w:rPr>
          <w:rFonts w:ascii="Times New Roman" w:hAnsi="Times New Roman" w:cs="Times New Roman"/>
          <w:sz w:val="24"/>
        </w:rPr>
        <w:t>result</w:t>
      </w:r>
      <w:r w:rsidR="00E7562E">
        <w:rPr>
          <w:rFonts w:ascii="Times New Roman" w:hAnsi="Times New Roman" w:cs="Times New Roman"/>
          <w:sz w:val="24"/>
        </w:rPr>
        <w:t xml:space="preserve"> 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1B2D62AC"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7494FADD" w14:textId="2FA2B176" w:rsidR="00473F16" w:rsidRDefault="00431277" w:rsidP="0038245D">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r w:rsidR="0033343F">
        <w:rPr>
          <w:rFonts w:ascii="Times New Roman" w:hAnsi="Times New Roman" w:cs="Times New Roman"/>
          <w:sz w:val="24"/>
        </w:rPr>
        <w:t xml:space="preserve"> </w:t>
      </w:r>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noProof/>
          <w:sz w:val="24"/>
        </w:rPr>
        <w:t>(Y.-H. Wu &amp; Miller, 2001)</w:t>
      </w:r>
      <w:r w:rsidR="0033343F" w:rsidRPr="0033343F">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r w:rsidR="008472AB" w:rsidRPr="00674454">
        <w:rPr>
          <w:rFonts w:ascii="Times New Roman" w:hAnsi="Times New Roman" w:cs="Times New Roman"/>
          <w:sz w:val="24"/>
        </w:rPr>
        <w:t xml:space="preserve">Improvements in location-aware technologies </w:t>
      </w:r>
      <w:r w:rsidR="005368B6" w:rsidRPr="00674454">
        <w:rPr>
          <w:rFonts w:ascii="Times New Roman" w:hAnsi="Times New Roman" w:cs="Times New Roman"/>
          <w:sz w:val="24"/>
        </w:rPr>
        <w:t>such as the global positioning system (GPS)</w:t>
      </w:r>
      <w:r w:rsidR="00737B8D" w:rsidRPr="00674454">
        <w:rPr>
          <w:rFonts w:ascii="Times New Roman" w:hAnsi="Times New Roman" w:cs="Times New Roman"/>
          <w:sz w:val="24"/>
        </w:rPr>
        <w:t xml:space="preserve">, automated vehicle location (AVL) devices </w:t>
      </w:r>
      <w:r w:rsidR="005368B6" w:rsidRPr="00674454">
        <w:rPr>
          <w:rFonts w:ascii="Times New Roman" w:hAnsi="Times New Roman" w:cs="Times New Roman"/>
          <w:sz w:val="24"/>
        </w:rPr>
        <w:t xml:space="preserve">mobile telephony has also allowed greater refinement and wider application of the </w:t>
      </w:r>
      <w:r w:rsidR="00C36622" w:rsidRPr="00674454">
        <w:rPr>
          <w:rFonts w:ascii="Times New Roman" w:hAnsi="Times New Roman" w:cs="Times New Roman"/>
          <w:sz w:val="24"/>
        </w:rPr>
        <w:t xml:space="preserve">STP </w:t>
      </w:r>
      <w:r w:rsidR="00B17D54" w:rsidRPr="00674454">
        <w:rPr>
          <w:rFonts w:ascii="Times New Roman" w:hAnsi="Times New Roman" w:cs="Times New Roman"/>
          <w:sz w:val="24"/>
        </w:rPr>
        <w:fldChar w:fldCharType="begin" w:fldLock="1"/>
      </w:r>
      <w:r w:rsidR="00D40B43">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Kwan, 2000; Tang, Song, Miller, &amp; Zhou, 2016)","plainTextFormattedCitation":"(Kwan, 2000; Tang, Song, Miller, &amp; Zhou, 2016)","previouslyFormattedCitation":"(Kwan, 2000; Tang, Song, Miller, &amp; Zhou, 2016)"},"properties":{"noteIndex":0},"schema":"https://github.com/citation-style-language/schema/raw/master/csl-citation.json"}</w:instrText>
      </w:r>
      <w:r w:rsidR="00B17D54" w:rsidRPr="00674454">
        <w:rPr>
          <w:rFonts w:ascii="Times New Roman" w:hAnsi="Times New Roman" w:cs="Times New Roman"/>
          <w:sz w:val="24"/>
        </w:rPr>
        <w:fldChar w:fldCharType="separate"/>
      </w:r>
      <w:r w:rsidR="00642C09" w:rsidRPr="00642C09">
        <w:rPr>
          <w:rFonts w:ascii="Times New Roman" w:hAnsi="Times New Roman" w:cs="Times New Roman"/>
          <w:noProof/>
          <w:sz w:val="24"/>
        </w:rPr>
        <w:t>(Kwan, 2000; Tang, Song, Miller, &amp; Zhou, 2016)</w:t>
      </w:r>
      <w:r w:rsidR="00B17D54" w:rsidRPr="00674454">
        <w:rPr>
          <w:rFonts w:ascii="Times New Roman" w:hAnsi="Times New Roman" w:cs="Times New Roman"/>
          <w:sz w:val="24"/>
        </w:rPr>
        <w:fldChar w:fldCharType="end"/>
      </w:r>
      <w:r w:rsidR="00383D78" w:rsidRPr="00674454">
        <w:rPr>
          <w:rFonts w:ascii="Times New Roman" w:hAnsi="Times New Roman" w:cs="Times New Roman"/>
          <w:sz w:val="24"/>
        </w:rPr>
        <w:t>.</w:t>
      </w:r>
      <w:r w:rsidR="00383D78">
        <w:rPr>
          <w:rFonts w:ascii="Times New Roman" w:hAnsi="Times New Roman" w:cs="Times New Roman"/>
          <w:sz w:val="24"/>
        </w:rPr>
        <w:t xml:space="preserve"> </w:t>
      </w:r>
    </w:p>
    <w:p w14:paraId="38E8CDA1" w14:textId="77777777" w:rsidR="0068197C" w:rsidRPr="0068197C" w:rsidRDefault="0068197C" w:rsidP="0038245D">
      <w:pPr>
        <w:spacing w:line="240" w:lineRule="auto"/>
        <w:jc w:val="both"/>
        <w:rPr>
          <w:rFonts w:ascii="Times New Roman" w:hAnsi="Times New Roman" w:cs="Times New Roman"/>
          <w:sz w:val="24"/>
        </w:rPr>
      </w:pP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48215855"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5"/>
      <w:commentRangeStart w:id="6"/>
      <w:r w:rsidR="00C27707">
        <w:rPr>
          <w:rFonts w:ascii="Times New Roman" w:hAnsi="Times New Roman" w:cs="Times New Roman"/>
          <w:sz w:val="24"/>
        </w:rPr>
        <w:t>which is a major simplification</w:t>
      </w:r>
      <w:commentRangeEnd w:id="5"/>
      <w:r w:rsidR="00591A16">
        <w:rPr>
          <w:rStyle w:val="CommentReference"/>
        </w:rPr>
        <w:commentReference w:id="5"/>
      </w:r>
      <w:commentRangeEnd w:id="6"/>
      <w:r w:rsidR="0043055A">
        <w:rPr>
          <w:rStyle w:val="CommentReference"/>
        </w:rPr>
        <w:commentReference w:id="6"/>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and their stochasticity, </w:t>
      </w:r>
      <w:commentRangeStart w:id="7"/>
      <w:commentRangeStart w:id="8"/>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7"/>
      <w:r w:rsidR="00C431E6">
        <w:rPr>
          <w:rStyle w:val="CommentReference"/>
        </w:rPr>
        <w:commentReference w:id="7"/>
      </w:r>
      <w:commentRangeEnd w:id="8"/>
      <w:r w:rsidR="003175D3">
        <w:rPr>
          <w:rStyle w:val="CommentReference"/>
        </w:rPr>
        <w:commentReference w:id="8"/>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However, their analysis assumes a static or stead-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specified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400770BA"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1334C8">
        <w:rPr>
          <w:rFonts w:ascii="Times New Roman" w:hAnsi="Times New Roman" w:cs="Times New Roman"/>
          <w:sz w:val="24"/>
        </w:rPr>
        <w:t xml:space="preserve">fine-grain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9"/>
      <w:r w:rsidR="00401223">
        <w:rPr>
          <w:rFonts w:ascii="Times New Roman" w:hAnsi="Times New Roman" w:cs="Times New Roman"/>
          <w:sz w:val="24"/>
        </w:rPr>
        <w:t>smart card data</w:t>
      </w:r>
      <w:commentRangeEnd w:id="9"/>
      <w:r w:rsidR="00965D29">
        <w:rPr>
          <w:rStyle w:val="CommentReference"/>
        </w:rPr>
        <w:commentReference w:id="9"/>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Larger and detailed datasets, higher 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69CDF4A1"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A147A7">
        <w:rPr>
          <w:rFonts w:ascii="Times New Roman" w:hAnsi="Times New Roman" w:cs="Times New Roman"/>
          <w:sz w:val="24"/>
        </w:rPr>
        <w:t>delivered</w:t>
      </w:r>
      <w:r w:rsidR="004E1A3E">
        <w:rPr>
          <w:rFonts w:ascii="Times New Roman" w:hAnsi="Times New Roman" w:cs="Times New Roman"/>
          <w:sz w:val="24"/>
        </w:rPr>
        <w:t xml:space="preserve"> or experienced accessibility</w:t>
      </w:r>
      <w:r w:rsidR="00B00524">
        <w:rPr>
          <w:rFonts w:ascii="Times New Roman" w:hAnsi="Times New Roman" w:cs="Times New Roman"/>
          <w:sz w:val="24"/>
        </w:rPr>
        <w:t xml:space="preserve"> by users</w:t>
      </w:r>
      <w:r w:rsidR="004E1A3E">
        <w:rPr>
          <w:rFonts w:ascii="Times New Roman" w:hAnsi="Times New Roman" w:cs="Times New Roman"/>
          <w:sz w:val="24"/>
        </w:rPr>
        <w:t xml:space="preserve">. </w:t>
      </w:r>
      <w:r w:rsidR="0053343D">
        <w:rPr>
          <w:rFonts w:ascii="Times New Roman" w:hAnsi="Times New Roman" w:cs="Times New Roman"/>
          <w:sz w:val="24"/>
        </w:rPr>
        <w:t>Due to the lack of accessible real-time data source,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32306B3"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10"/>
      <w:commentRangeStart w:id="11"/>
      <w:r w:rsidR="00AE6269">
        <w:rPr>
          <w:rFonts w:ascii="Times New Roman" w:hAnsi="Times New Roman" w:cs="Times New Roman"/>
          <w:sz w:val="24"/>
        </w:rPr>
        <w:t>early</w:t>
      </w:r>
      <w:commentRangeEnd w:id="10"/>
      <w:r w:rsidR="004A0970">
        <w:rPr>
          <w:rStyle w:val="CommentReference"/>
        </w:rPr>
        <w:commentReference w:id="10"/>
      </w:r>
      <w:commentRangeEnd w:id="11"/>
      <w:r w:rsidR="00D40B43">
        <w:rPr>
          <w:rStyle w:val="CommentReference"/>
        </w:rPr>
        <w:commentReference w:id="11"/>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t>
      </w:r>
      <w:r w:rsidR="00460A15">
        <w:rPr>
          <w:rFonts w:ascii="Times New Roman" w:hAnsi="Times New Roman" w:cs="Times New Roman"/>
          <w:sz w:val="24"/>
        </w:rPr>
        <w:lastRenderedPageBreak/>
        <w:t>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65992EA8"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1D2EAFF0"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428CCCBD"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2E974B20"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t>
      </w:r>
      <w:r w:rsidRPr="0040693C">
        <w:rPr>
          <w:rFonts w:ascii="Times New Roman" w:hAnsi="Times New Roman" w:cs="Times New Roman"/>
          <w:sz w:val="24"/>
        </w:rPr>
        <w:lastRenderedPageBreak/>
        <w:t xml:space="preserve">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000545D2">
        <w:rPr>
          <w:rFonts w:ascii="Times New Roman" w:hAnsi="Times New Roman" w:cs="Times New Roman"/>
          <w:sz w:val="24"/>
        </w:rPr>
        <w:t>,</w:t>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5A3393B"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2"/>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F47678">
        <w:rPr>
          <w:rFonts w:ascii="Times New Roman" w:hAnsi="Times New Roman" w:cs="Times New Roman"/>
          <w:sz w:val="24"/>
        </w:rPr>
        <w:t>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2"/>
      <w:r w:rsidR="00265250">
        <w:rPr>
          <w:rStyle w:val="CommentReference"/>
        </w:rPr>
        <w:commentReference w:id="12"/>
      </w:r>
    </w:p>
    <w:p w14:paraId="5BB5942D" w14:textId="1C7CABF5"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0F178A">
        <w:rPr>
          <w:rFonts w:ascii="Times New Roman" w:hAnsi="Times New Roman" w:cs="Times New Roman"/>
          <w:sz w:val="24"/>
        </w:rPr>
        <w:t xml:space="preserve"> that is </w:t>
      </w:r>
      <w:r w:rsidR="00C172FE">
        <w:rPr>
          <w:rFonts w:ascii="Times New Roman" w:hAnsi="Times New Roman" w:cs="Times New Roman"/>
          <w:sz w:val="24"/>
        </w:rPr>
        <w:t xml:space="preserve">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0D59A859"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3"/>
      <w:commentRangeStart w:id="14"/>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3"/>
      <w:r w:rsidR="00ED5973">
        <w:rPr>
          <w:rStyle w:val="CommentReference"/>
        </w:rPr>
        <w:commentReference w:id="13"/>
      </w:r>
      <w:commentRangeEnd w:id="14"/>
      <w:r w:rsidR="003D1C41">
        <w:rPr>
          <w:rStyle w:val="CommentReference"/>
        </w:rPr>
        <w:commentReference w:id="14"/>
      </w:r>
      <w:r w:rsidR="00ED2135">
        <w:rPr>
          <w:rFonts w:ascii="Times New Roman" w:hAnsi="Times New Roman" w:cs="Times New Roman"/>
          <w:sz w:val="24"/>
        </w:rPr>
        <w:t>, we use a deterministic approach to address the time-dependent routing problem.</w:t>
      </w:r>
    </w:p>
    <w:p w14:paraId="37A7FB77" w14:textId="7E304F54"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w:t>
      </w:r>
      <w:r w:rsidR="00A618FD">
        <w:rPr>
          <w:rFonts w:ascii="Times New Roman" w:hAnsi="Times New Roman" w:cs="Times New Roman"/>
          <w:sz w:val="24"/>
        </w:rPr>
        <w:lastRenderedPageBreak/>
        <w:t>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0C7444"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0C7444"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0C7444"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00283224" w14:textId="2334C084"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B7231EA" w:rsidR="00BA3C3C"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98AC040"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885B03">
        <w:rPr>
          <w:rFonts w:ascii="Times New Roman" w:hAnsi="Times New Roman" w:cs="Times New Roman"/>
          <w:sz w:val="24"/>
        </w:rPr>
        <w:t xml:space="preserve">can </w:t>
      </w:r>
      <w:r w:rsidR="004705A2">
        <w:rPr>
          <w:rFonts w:ascii="Times New Roman" w:hAnsi="Times New Roman" w:cs="Times New Roman"/>
          <w:sz w:val="24"/>
        </w:rPr>
        <w:t>differ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45E9A7C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start 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than 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6A3056B4" w:rsidR="00060E57" w:rsidRDefault="00900210" w:rsidP="0038245D">
      <w:pPr>
        <w:keepNext/>
        <w:spacing w:line="240" w:lineRule="auto"/>
        <w:jc w:val="center"/>
      </w:pPr>
      <w:r>
        <w:rPr>
          <w:noProof/>
        </w:rPr>
        <w:drawing>
          <wp:inline distT="0" distB="0" distL="0" distR="0" wp14:anchorId="6FE9FC44" wp14:editId="7E220AF8">
            <wp:extent cx="4190337" cy="4190337"/>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inline>
        </w:drawing>
      </w:r>
    </w:p>
    <w:p w14:paraId="765A78F5" w14:textId="1F3342B5" w:rsidR="00060E57" w:rsidRDefault="00060E57" w:rsidP="0038245D">
      <w:pPr>
        <w:spacing w:line="240" w:lineRule="auto"/>
        <w:jc w:val="both"/>
        <w:rPr>
          <w:rFonts w:ascii="Times New Roman" w:hAnsi="Times New Roman" w:cs="Times New Roman"/>
          <w:sz w:val="24"/>
        </w:rPr>
      </w:pPr>
      <w:bookmarkStart w:id="15"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15"/>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5D54E3">
        <w:rPr>
          <w:rFonts w:ascii="Times New Roman" w:hAnsi="Times New Roman" w:cs="Times New Roman"/>
          <w:sz w:val="24"/>
        </w:rPr>
        <w:t>start 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03D4B9BF" w:rsidR="00BA3C3C" w:rsidRDefault="006155F9" w:rsidP="001D2E9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commentRangeStart w:id="16"/>
      <w:commentRangeStart w:id="17"/>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6"/>
      <w:r w:rsidR="00D92DB6">
        <w:rPr>
          <w:rStyle w:val="CommentReference"/>
        </w:rPr>
        <w:commentReference w:id="16"/>
      </w:r>
      <w:commentRangeEnd w:id="17"/>
      <w:r w:rsidR="0091395C">
        <w:rPr>
          <w:rStyle w:val="CommentReference"/>
        </w:rPr>
        <w:commentReference w:id="17"/>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w:t>
      </w:r>
      <w:r w:rsidR="00F71DBE">
        <w:rPr>
          <w:rFonts w:ascii="Times New Roman" w:hAnsi="Times New Roman" w:cs="Times New Roman"/>
          <w:sz w:val="24"/>
        </w:rPr>
        <w:lastRenderedPageBreak/>
        <w:t xml:space="preserve">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0C023752" w:rsidR="00050B43" w:rsidRDefault="00753F86" w:rsidP="0038245D">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6C6BF51D"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users’ trip plan from the scheduled timetable, including all the shortest travel time and the corresponding route choice assuming buses follow the schedule. We assume that users do not have access to real-time information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07C4C163"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18"/>
      <w:commentRangeStart w:id="19"/>
      <w:commentRangeEnd w:id="18"/>
      <w:r w:rsidR="00CC34E8">
        <w:rPr>
          <w:rStyle w:val="CommentReference"/>
        </w:rPr>
        <w:commentReference w:id="18"/>
      </w:r>
      <w:commentRangeEnd w:id="19"/>
      <w:r w:rsidR="005A4AAB">
        <w:rPr>
          <w:rStyle w:val="CommentReference"/>
        </w:rPr>
        <w:commentReference w:id="19"/>
      </w:r>
    </w:p>
    <w:p w14:paraId="065AF278" w14:textId="247E585F"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nlike the retrospective accessibility, a user does not have to experience the event itself to make the decision about the even</w:t>
      </w:r>
      <w:r w:rsidR="000C0C57">
        <w:rPr>
          <w:rFonts w:ascii="Times New Roman" w:hAnsi="Times New Roman" w:cs="Times New Roman"/>
          <w:sz w:val="24"/>
        </w:rPr>
        <w:t>t</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T</w:t>
      </w:r>
      <w:r w:rsidR="000C0C57">
        <w:rPr>
          <w:rFonts w:ascii="Times New Roman" w:hAnsi="Times New Roman" w:cs="Times New Roman"/>
          <w:sz w:val="24"/>
        </w:rPr>
        <w:t>herefore, it</w:t>
      </w:r>
      <w:r w:rsidR="000C0C57">
        <w:rPr>
          <w:rFonts w:ascii="Times New Roman" w:hAnsi="Times New Roman" w:cs="Times New Roman"/>
          <w:sz w:val="24"/>
        </w:rPr>
        <w:t xml:space="preserve">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20"/>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20"/>
      <w:r w:rsidR="00166A0A">
        <w:rPr>
          <w:rStyle w:val="CommentReference"/>
        </w:rPr>
        <w:commentReference w:id="20"/>
      </w:r>
      <w:r w:rsidR="004A6618">
        <w:rPr>
          <w:rFonts w:ascii="Times New Roman" w:hAnsi="Times New Roman" w:cs="Times New Roman"/>
          <w:sz w:val="24"/>
        </w:rPr>
        <w:t xml:space="preserve">, while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22C84848" w14:textId="5783CA8E"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also consider retrospective accessibility as the measure with perfect RTI input, which can fully foretell the future and is not feasible. We can also consider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hich cannot foretell the future at all. Therefore, w</w:t>
      </w:r>
      <w:commentRangeStart w:id="21"/>
      <w:commentRangeStart w:id="22"/>
      <w:r>
        <w:rPr>
          <w:rFonts w:ascii="Times New Roman" w:hAnsi="Times New Roman" w:cs="Times New Roman"/>
          <w:sz w:val="24"/>
        </w:rPr>
        <w:t xml:space="preserve">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the experienced accessibility, respectively. </w:t>
      </w:r>
      <w:commentRangeEnd w:id="21"/>
      <w:r>
        <w:rPr>
          <w:rStyle w:val="CommentReference"/>
        </w:rPr>
        <w:commentReference w:id="21"/>
      </w:r>
      <w:commentRangeEnd w:id="22"/>
      <w:r>
        <w:rPr>
          <w:rStyle w:val="CommentReference"/>
        </w:rPr>
        <w:commentReference w:id="22"/>
      </w:r>
      <w:r>
        <w:rPr>
          <w:rFonts w:ascii="Times New Roman" w:hAnsi="Times New Roman" w:cs="Times New Roman"/>
          <w:sz w:val="24"/>
        </w:rPr>
        <w:t xml:space="preserve">Other accessibility measures with different RTI-based predicting scheme or routing algorithm should be 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w:t>
      </w:r>
      <w:r>
        <w:rPr>
          <w:rFonts w:ascii="Times New Roman" w:hAnsi="Times New Roman" w:cs="Times New Roman"/>
          <w:sz w:val="24"/>
        </w:rPr>
        <w:lastRenderedPageBreak/>
        <w:t>algorithms, like open trip planner,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1285BE1"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7A13FCE7" w:rsidR="00664640" w:rsidRDefault="00EE4D06" w:rsidP="0038245D">
      <w:pPr>
        <w:spacing w:line="240" w:lineRule="auto"/>
        <w:jc w:val="center"/>
        <w:rPr>
          <w:rFonts w:ascii="Times New Roman" w:hAnsi="Times New Roman" w:cs="Times New Roman"/>
          <w:sz w:val="24"/>
        </w:rPr>
      </w:pPr>
      <w:bookmarkStart w:id="23"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23"/>
      <w:r w:rsidRPr="00EE4D06">
        <w:rPr>
          <w:rFonts w:ascii="Times New Roman" w:hAnsi="Times New Roman" w:cs="Times New Roman"/>
          <w:sz w:val="24"/>
        </w:rPr>
        <w:t xml:space="preserve">: Possible </w:t>
      </w:r>
      <w:r>
        <w:rPr>
          <w:rFonts w:ascii="Times New Roman" w:hAnsi="Times New Roman" w:cs="Times New Roman"/>
          <w:sz w:val="24"/>
        </w:rPr>
        <w:t xml:space="preserve">relationship among the </w:t>
      </w:r>
      <w:r w:rsidRPr="00EE4D06">
        <w:rPr>
          <w:rFonts w:ascii="Times New Roman" w:hAnsi="Times New Roman" w:cs="Times New Roman"/>
          <w:sz w:val="24"/>
        </w:rPr>
        <w:t>three STPs.</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2818B8E6" w:rsidR="00CB35DE" w:rsidRDefault="004E6DF2" w:rsidP="0038245D">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 xml:space="preserve">and the </w:t>
      </w:r>
      <w:r w:rsidR="002B6265">
        <w:rPr>
          <w:rFonts w:ascii="Times New Roman" w:hAnsi="Times New Roman" w:cs="Times New Roman"/>
          <w:sz w:val="24"/>
        </w:rPr>
        <w:t>delivered</w:t>
      </w:r>
      <w:r w:rsidR="00440C78">
        <w:rPr>
          <w:rFonts w:ascii="Times New Roman" w:hAnsi="Times New Roman" w:cs="Times New Roman"/>
          <w:sz w:val="24"/>
        </w:rPr>
        <w:t xml:space="preserve">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w:t>
      </w:r>
      <w:r w:rsidR="001D2E9D">
        <w:rPr>
          <w:rFonts w:ascii="Times New Roman" w:hAnsi="Times New Roman" w:cs="Times New Roman"/>
          <w:sz w:val="24"/>
        </w:rPr>
        <w:t>realizable</w:t>
      </w:r>
      <w:r w:rsidR="003C46B3">
        <w:rPr>
          <w:rFonts w:ascii="Times New Roman" w:hAnsi="Times New Roman" w:cs="Times New Roman"/>
          <w:sz w:val="24"/>
        </w:rPr>
        <w:t xml:space="preserve">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0C7444"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24"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24"/>
            <w:r w:rsidRPr="00DD4874">
              <w:rPr>
                <w:rFonts w:ascii="Times New Roman" w:hAnsi="Times New Roman" w:cs="Times New Roman"/>
                <w:sz w:val="24"/>
              </w:rPr>
              <w:t>)</w:t>
            </w:r>
          </w:p>
        </w:tc>
      </w:tr>
    </w:tbl>
    <w:p w14:paraId="10550336" w14:textId="476DD4BE"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w:t>
      </w:r>
      <w:r w:rsidR="001D2E9D">
        <w:rPr>
          <w:rFonts w:ascii="Times New Roman" w:hAnsi="Times New Roman" w:cs="Times New Roman"/>
          <w:sz w:val="24"/>
        </w:rPr>
        <w:t>realizable</w:t>
      </w:r>
      <w:r w:rsidR="00681415">
        <w:rPr>
          <w:rFonts w:ascii="Times New Roman" w:hAnsi="Times New Roman" w:cs="Times New Roman"/>
          <w:sz w:val="24"/>
        </w:rPr>
        <w:t xml:space="preserve">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705042A6" w:rsidR="000D7799" w:rsidRDefault="0085327A"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r w:rsidR="00AC2E0B">
        <w:rPr>
          <w:rFonts w:ascii="Times New Roman" w:hAnsi="Times New Roman" w:cs="Times New Roman"/>
          <w:sz w:val="24"/>
        </w:rPr>
        <w:t>results</w:t>
      </w:r>
      <w:r w:rsidR="0007792A">
        <w:rPr>
          <w:rFonts w:ascii="Times New Roman" w:hAnsi="Times New Roman" w:cs="Times New Roman"/>
          <w:sz w:val="24"/>
        </w:rPr>
        <w:t xml:space="preserve"> in this section based on the methods above: we first discuss the general difference between 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FA1B19D" w:rsidR="00744174" w:rsidRDefault="000221A0" w:rsidP="00744174">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1D2E9D">
        <w:rPr>
          <w:rFonts w:ascii="Times New Roman" w:hAnsi="Times New Roman" w:cs="Times New Roman"/>
          <w:sz w:val="24"/>
        </w:rPr>
        <w:t>realizable</w:t>
      </w:r>
      <w:r w:rsidR="00F55F0B">
        <w:rPr>
          <w:rFonts w:ascii="Times New Roman" w:hAnsi="Times New Roman" w:cs="Times New Roman"/>
          <w:sz w:val="24"/>
        </w:rPr>
        <w:t xml:space="preserve"> STPs 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53B8D3DE" w14:textId="701A809E" w:rsidR="00A361ED" w:rsidRDefault="008B1AB0" w:rsidP="00121FD4">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sidRPr="00A361ED">
        <w:rPr>
          <w:rFonts w:ascii="Times New Roman" w:hAnsi="Times New Roman" w:cs="Times New Roman"/>
          <w:sz w:val="24"/>
        </w:rPr>
      </w:r>
      <w:r>
        <w:rPr>
          <w:rFonts w:ascii="Times New Roman" w:hAnsi="Times New Roman" w:cs="Times New Roman"/>
          <w:sz w:val="24"/>
        </w:rPr>
        <w:instrText xml:space="preserve"> \* MERGEFORMAT </w:instrText>
      </w:r>
      <w:r w:rsidRPr="00A361ED">
        <w:rPr>
          <w:rFonts w:ascii="Times New Roman" w:hAnsi="Times New Roman" w:cs="Times New Roman"/>
          <w:sz w:val="24"/>
        </w:rPr>
        <w:fldChar w:fldCharType="separate"/>
      </w:r>
      <w:r w:rsidR="001D063A" w:rsidRPr="00053F29">
        <w:rPr>
          <w:rFonts w:ascii="Times New Roman" w:hAnsi="Times New Roman" w:cs="Times New Roman"/>
          <w:sz w:val="24"/>
        </w:rPr>
        <w:t xml:space="preserve">Figure </w:t>
      </w:r>
      <w:r w:rsidR="001D063A">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946209">
        <w:rPr>
          <w:rFonts w:ascii="Times New Roman" w:hAnsi="Times New Roman" w:cs="Times New Roman"/>
          <w:sz w:val="24"/>
        </w:rPr>
        <w:t xml:space="preserve">The plot showing the </w:t>
      </w:r>
      <w:r>
        <w:rPr>
          <w:rFonts w:ascii="Times New Roman" w:hAnsi="Times New Roman" w:cs="Times New Roman"/>
          <w:sz w:val="24"/>
        </w:rPr>
        <w:t xml:space="preserve">number of accessible stops for </w:t>
      </w:r>
      <w:r w:rsidR="00946209">
        <w:rPr>
          <w:rFonts w:ascii="Times New Roman" w:hAnsi="Times New Roman" w:cs="Times New Roman"/>
          <w:sz w:val="24"/>
        </w:rPr>
        <w:t>the three STPs with different time budgets confirms this spatial pattern, with the</w:t>
      </w:r>
      <w:r w:rsidR="001D063A">
        <w:rPr>
          <w:rFonts w:ascii="Times New Roman" w:hAnsi="Times New Roman" w:cs="Times New Roman"/>
          <w:sz w:val="24"/>
        </w:rPr>
        <w:t xml:space="preserve"> average</w:t>
      </w:r>
      <w:r w:rsidR="00946209">
        <w:rPr>
          <w:rFonts w:ascii="Times New Roman" w:hAnsi="Times New Roman" w:cs="Times New Roman"/>
          <w:sz w:val="24"/>
        </w:rPr>
        <w:t xml:space="preserve"> scheduled and retrospective </w:t>
      </w:r>
      <w:r w:rsidR="00EC1208">
        <w:rPr>
          <w:rFonts w:ascii="Times New Roman" w:hAnsi="Times New Roman" w:cs="Times New Roman"/>
          <w:sz w:val="24"/>
        </w:rPr>
        <w:t>measures</w:t>
      </w:r>
      <w:r w:rsidR="00946209">
        <w:rPr>
          <w:rFonts w:ascii="Times New Roman" w:hAnsi="Times New Roman" w:cs="Times New Roman"/>
          <w:sz w:val="24"/>
        </w:rPr>
        <w:t xml:space="preserve"> closely following each other, and the </w:t>
      </w:r>
      <w:r w:rsidR="001D2E9D">
        <w:rPr>
          <w:rFonts w:ascii="Times New Roman" w:hAnsi="Times New Roman" w:cs="Times New Roman"/>
          <w:sz w:val="24"/>
        </w:rPr>
        <w:t>realizable</w:t>
      </w:r>
      <w:r w:rsidR="00946209">
        <w:rPr>
          <w:rFonts w:ascii="Times New Roman" w:hAnsi="Times New Roman" w:cs="Times New Roman"/>
          <w:sz w:val="24"/>
        </w:rPr>
        <w:t xml:space="preserve"> </w:t>
      </w:r>
      <w:r w:rsidR="00C46920">
        <w:rPr>
          <w:rFonts w:ascii="Times New Roman" w:hAnsi="Times New Roman" w:cs="Times New Roman"/>
          <w:sz w:val="24"/>
        </w:rPr>
        <w:t xml:space="preserve">measure </w:t>
      </w:r>
      <w:r w:rsidR="00946209">
        <w:rPr>
          <w:rFonts w:ascii="Times New Roman" w:hAnsi="Times New Roman" w:cs="Times New Roman"/>
          <w:sz w:val="24"/>
        </w:rPr>
        <w:t xml:space="preserve">being consistently smaller and a more conservative estimate of accessibility. </w:t>
      </w:r>
      <w:r w:rsidR="00121FD4">
        <w:rPr>
          <w:rFonts w:ascii="Times New Roman" w:hAnsi="Times New Roman" w:cs="Times New Roman"/>
          <w:sz w:val="24"/>
        </w:rPr>
        <w:t xml:space="preserve">It shows </w:t>
      </w:r>
      <w:r w:rsidR="008E0937">
        <w:rPr>
          <w:rFonts w:ascii="Times New Roman" w:hAnsi="Times New Roman" w:cs="Times New Roman"/>
          <w:sz w:val="24"/>
        </w:rPr>
        <w:t xml:space="preserve">that </w:t>
      </w:r>
      <w:r w:rsidR="00EA0DA9">
        <w:rPr>
          <w:rFonts w:ascii="Times New Roman" w:hAnsi="Times New Roman" w:cs="Times New Roman"/>
          <w:sz w:val="24"/>
        </w:rPr>
        <w:t xml:space="preserve">the </w:t>
      </w:r>
      <w:r w:rsidR="001D2E9D">
        <w:rPr>
          <w:rFonts w:ascii="Times New Roman" w:hAnsi="Times New Roman" w:cs="Times New Roman"/>
          <w:sz w:val="24"/>
        </w:rPr>
        <w:t>realizable</w:t>
      </w:r>
      <w:r w:rsidR="00121FD4">
        <w:rPr>
          <w:rFonts w:ascii="Times New Roman" w:hAnsi="Times New Roman" w:cs="Times New Roman"/>
          <w:sz w:val="24"/>
        </w:rPr>
        <w:t xml:space="preserve"> STP is the most conservative one among the three</w:t>
      </w:r>
      <w:r w:rsidR="007E7C66">
        <w:rPr>
          <w:rFonts w:ascii="Times New Roman" w:hAnsi="Times New Roman" w:cs="Times New Roman"/>
          <w:sz w:val="24"/>
        </w:rPr>
        <w:t>.</w:t>
      </w:r>
      <w:r w:rsidR="00121FD4">
        <w:rPr>
          <w:rFonts w:ascii="Times New Roman" w:hAnsi="Times New Roman" w:cs="Times New Roman"/>
          <w:sz w:val="24"/>
        </w:rPr>
        <w:t xml:space="preserve"> </w:t>
      </w:r>
      <w:r w:rsidR="007E7C66">
        <w:rPr>
          <w:rFonts w:ascii="Times New Roman" w:hAnsi="Times New Roman" w:cs="Times New Roman"/>
          <w:sz w:val="24"/>
        </w:rPr>
        <w:t>T</w:t>
      </w:r>
      <w:r w:rsidR="00C21AA5">
        <w:rPr>
          <w:rFonts w:ascii="Times New Roman" w:hAnsi="Times New Roman" w:cs="Times New Roman"/>
          <w:sz w:val="24"/>
        </w:rPr>
        <w:t>h</w:t>
      </w:r>
      <w:r w:rsidR="00AB47B8">
        <w:rPr>
          <w:rFonts w:ascii="Times New Roman" w:hAnsi="Times New Roman" w:cs="Times New Roman"/>
          <w:sz w:val="24"/>
        </w:rPr>
        <w:t xml:space="preserve">is </w:t>
      </w:r>
      <w:r w:rsidR="00BC353B">
        <w:rPr>
          <w:rFonts w:ascii="Times New Roman" w:hAnsi="Times New Roman" w:cs="Times New Roman"/>
          <w:sz w:val="24"/>
        </w:rPr>
        <w:t xml:space="preserve">phenomenon </w:t>
      </w:r>
      <w:r w:rsidR="00AB47B8">
        <w:rPr>
          <w:rFonts w:ascii="Times New Roman" w:hAnsi="Times New Roman" w:cs="Times New Roman"/>
          <w:sz w:val="24"/>
        </w:rPr>
        <w:t xml:space="preserve">also illustrates that </w:t>
      </w:r>
      <w:r w:rsidR="00972903">
        <w:rPr>
          <w:rFonts w:ascii="Times New Roman" w:hAnsi="Times New Roman" w:cs="Times New Roman"/>
          <w:sz w:val="24"/>
        </w:rPr>
        <w:t xml:space="preserve">if </w:t>
      </w:r>
      <w:r w:rsidR="00C21AA5">
        <w:rPr>
          <w:rFonts w:ascii="Times New Roman" w:hAnsi="Times New Roman" w:cs="Times New Roman"/>
          <w:sz w:val="24"/>
        </w:rPr>
        <w:t xml:space="preserve">a user </w:t>
      </w:r>
      <w:r w:rsidR="00972903">
        <w:rPr>
          <w:rFonts w:ascii="Times New Roman" w:hAnsi="Times New Roman" w:cs="Times New Roman"/>
          <w:sz w:val="24"/>
        </w:rPr>
        <w:t xml:space="preserve">is given </w:t>
      </w:r>
      <w:r w:rsidR="00C21AA5">
        <w:rPr>
          <w:rFonts w:ascii="Times New Roman" w:hAnsi="Times New Roman" w:cs="Times New Roman"/>
          <w:sz w:val="24"/>
        </w:rPr>
        <w:t>perfect real-time information</w:t>
      </w:r>
      <w:r w:rsidR="002808E6">
        <w:rPr>
          <w:rFonts w:ascii="Times New Roman" w:hAnsi="Times New Roman" w:cs="Times New Roman"/>
          <w:sz w:val="24"/>
        </w:rPr>
        <w:t xml:space="preserve"> in a way that they can fully predict the future</w:t>
      </w:r>
      <w:r w:rsidR="00972903">
        <w:rPr>
          <w:rFonts w:ascii="Times New Roman" w:hAnsi="Times New Roman" w:cs="Times New Roman"/>
          <w:sz w:val="24"/>
        </w:rPr>
        <w:t>, the user can achieve</w:t>
      </w:r>
      <w:r w:rsidR="00C21AA5">
        <w:rPr>
          <w:rFonts w:ascii="Times New Roman" w:hAnsi="Times New Roman" w:cs="Times New Roman"/>
          <w:sz w:val="24"/>
        </w:rPr>
        <w:t xml:space="preser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075026">
        <w:rPr>
          <w:rFonts w:ascii="Times New Roman" w:hAnsi="Times New Roman" w:cs="Times New Roman"/>
          <w:sz w:val="24"/>
        </w:rPr>
        <w:t xml:space="preserve">accessibility </w:t>
      </w:r>
      <w:r w:rsidR="001866CF">
        <w:rPr>
          <w:rFonts w:ascii="Times New Roman" w:hAnsi="Times New Roman" w:cs="Times New Roman"/>
          <w:sz w:val="24"/>
        </w:rPr>
        <w:t xml:space="preserve">outcomes </w:t>
      </w:r>
      <w:r w:rsidR="00C21AA5">
        <w:rPr>
          <w:rFonts w:ascii="Times New Roman" w:hAnsi="Times New Roman" w:cs="Times New Roman"/>
          <w:sz w:val="24"/>
        </w:rPr>
        <w:t xml:space="preserve">as the </w:t>
      </w:r>
      <w:r w:rsidR="00972903">
        <w:rPr>
          <w:rFonts w:ascii="Times New Roman" w:hAnsi="Times New Roman" w:cs="Times New Roman"/>
          <w:sz w:val="24"/>
        </w:rPr>
        <w:t xml:space="preserve">expected </w:t>
      </w:r>
      <w:r w:rsidR="00C21AA5">
        <w:rPr>
          <w:rFonts w:ascii="Times New Roman" w:hAnsi="Times New Roman" w:cs="Times New Roman"/>
          <w:sz w:val="24"/>
        </w:rPr>
        <w:t>schedule</w:t>
      </w:r>
      <w:r w:rsidR="004C4717">
        <w:rPr>
          <w:rFonts w:ascii="Times New Roman" w:hAnsi="Times New Roman" w:cs="Times New Roman"/>
          <w:sz w:val="24"/>
        </w:rPr>
        <w:t>-based</w:t>
      </w:r>
      <w:r w:rsidR="004D6A75">
        <w:rPr>
          <w:rFonts w:ascii="Times New Roman" w:hAnsi="Times New Roman" w:cs="Times New Roman"/>
          <w:sz w:val="24"/>
        </w:rPr>
        <w:t xml:space="preserve"> </w:t>
      </w:r>
      <w:r w:rsidR="004C4717">
        <w:rPr>
          <w:rFonts w:ascii="Times New Roman" w:hAnsi="Times New Roman" w:cs="Times New Roman"/>
          <w:sz w:val="24"/>
        </w:rPr>
        <w:t>accessibilit</w:t>
      </w:r>
      <w:r w:rsidR="00BC353B">
        <w:rPr>
          <w:rFonts w:ascii="Times New Roman" w:hAnsi="Times New Roman" w:cs="Times New Roman"/>
          <w:sz w:val="24"/>
        </w:rPr>
        <w:t>y</w:t>
      </w:r>
      <w:r w:rsidR="00972903">
        <w:rPr>
          <w:rFonts w:ascii="Times New Roman" w:hAnsi="Times New Roman" w:cs="Times New Roman"/>
          <w:sz w:val="24"/>
        </w:rPr>
        <w:t xml:space="preserve"> despite the existence of system delay.</w:t>
      </w:r>
      <w:r w:rsidR="004A1741">
        <w:rPr>
          <w:rFonts w:ascii="Times New Roman" w:hAnsi="Times New Roman" w:cs="Times New Roman"/>
          <w:sz w:val="24"/>
        </w:rPr>
        <w:t xml:space="preserve"> However, it is almost impossible to get perfect real-time information</w:t>
      </w:r>
      <w:r w:rsidR="00C563E0">
        <w:rPr>
          <w:rFonts w:ascii="Times New Roman" w:hAnsi="Times New Roman" w:cs="Times New Roman"/>
          <w:sz w:val="24"/>
        </w:rPr>
        <w:t xml:space="preserve"> in practice</w:t>
      </w:r>
      <w:r w:rsidR="004A1741">
        <w:rPr>
          <w:rFonts w:ascii="Times New Roman" w:hAnsi="Times New Roman" w:cs="Times New Roman"/>
          <w:sz w:val="24"/>
        </w:rPr>
        <w:t>.</w:t>
      </w: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38245D">
      <w:pPr>
        <w:spacing w:line="240" w:lineRule="auto"/>
        <w:jc w:val="both"/>
        <w:rPr>
          <w:rFonts w:ascii="Times New Roman" w:hAnsi="Times New Roman" w:cs="Times New Roman"/>
          <w:sz w:val="24"/>
        </w:rPr>
      </w:pPr>
      <w:bookmarkStart w:id="25"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25"/>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sidR="00853392">
        <w:rPr>
          <w:rFonts w:ascii="Times New Roman" w:hAnsi="Times New Roman" w:cs="Times New Roman"/>
          <w:sz w:val="24"/>
        </w:rPr>
        <w:t>,</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w:t>
      </w:r>
      <w:r w:rsidR="001679BE">
        <w:rPr>
          <w:rFonts w:ascii="Times New Roman" w:hAnsi="Times New Roman" w:cs="Times New Roman"/>
          <w:sz w:val="24"/>
        </w:rPr>
        <w:t>the three STPs (bottom right)</w:t>
      </w:r>
      <w:r w:rsidR="00294ECC">
        <w:rPr>
          <w:rFonts w:ascii="Times New Roman" w:hAnsi="Times New Roman" w:cs="Times New Roman"/>
          <w:sz w:val="24"/>
        </w:rPr>
        <w:t>.</w:t>
      </w:r>
    </w:p>
    <w:p w14:paraId="2D0037C2" w14:textId="09445398" w:rsidR="00053F29" w:rsidRDefault="00464275" w:rsidP="0038245D">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38245D">
      <w:pPr>
        <w:spacing w:line="240" w:lineRule="auto"/>
        <w:jc w:val="center"/>
        <w:rPr>
          <w:rFonts w:ascii="Times New Roman" w:hAnsi="Times New Roman" w:cs="Times New Roman"/>
          <w:sz w:val="24"/>
        </w:rPr>
      </w:pPr>
      <w:bookmarkStart w:id="26"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26"/>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703FD9E9"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equation 4).</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r w:rsidR="0093282B">
        <w:rPr>
          <w:rFonts w:ascii="Times New Roman" w:hAnsi="Times New Roman" w:cs="Times New Roman"/>
          <w:sz w:val="24"/>
        </w:rPr>
        <w:t>schedule</w:t>
      </w:r>
      <w:r w:rsidR="00CB2892">
        <w:rPr>
          <w:rFonts w:ascii="Times New Roman" w:hAnsi="Times New Roman" w:cs="Times New Roman"/>
          <w:sz w:val="24"/>
        </w:rPr>
        <w:t>-based</w:t>
      </w:r>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93282B">
        <w:rPr>
          <w:rFonts w:ascii="Times New Roman" w:hAnsi="Times New Roman" w:cs="Times New Roman"/>
          <w:sz w:val="24"/>
        </w:rPr>
        <w:t xml:space="preserve">start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402FAD0D"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a 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 xml:space="preserve">as PPA expands to 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B94B4A">
        <w:rPr>
          <w:rFonts w:ascii="Times New Roman" w:hAnsi="Times New Roman" w:cs="Times New Roman"/>
          <w:sz w:val="24"/>
        </w:rPr>
        <w:t xml:space="preserve">We can also observe similar phenomenon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38245D">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4C823C07" w:rsidR="0085327A" w:rsidRDefault="001108B3" w:rsidP="0038245D">
      <w:pPr>
        <w:spacing w:line="240" w:lineRule="auto"/>
        <w:jc w:val="both"/>
        <w:rPr>
          <w:rFonts w:ascii="Times New Roman" w:hAnsi="Times New Roman" w:cs="Times New Roman"/>
          <w:sz w:val="24"/>
        </w:rPr>
      </w:pPr>
      <w:bookmarkStart w:id="27"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27"/>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3AE5728D" w:rsidR="00980B5C"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w:t>
      </w:r>
      <w:r w:rsidR="00AA2C64">
        <w:rPr>
          <w:rFonts w:ascii="Times New Roman" w:hAnsi="Times New Roman" w:cs="Times New Roman"/>
          <w:sz w:val="24"/>
        </w:rPr>
        <w:t xml:space="preserve">classify </w:t>
      </w:r>
      <w:r w:rsidR="005B0AAC">
        <w:rPr>
          <w:rFonts w:ascii="Times New Roman" w:hAnsi="Times New Roman" w:cs="Times New Roman"/>
          <w:sz w:val="24"/>
        </w:rPr>
        <w:t xml:space="preserve">all stops </w:t>
      </w:r>
      <w:r w:rsidR="004B0447">
        <w:rPr>
          <w:rFonts w:ascii="Times New Roman" w:hAnsi="Times New Roman" w:cs="Times New Roman"/>
          <w:sz w:val="24"/>
        </w:rPr>
        <w:t xml:space="preserve">based on their distance to the center of </w:t>
      </w:r>
      <w:r w:rsidR="00741532">
        <w:rPr>
          <w:rFonts w:ascii="Times New Roman" w:hAnsi="Times New Roman" w:cs="Times New Roman"/>
          <w:sz w:val="24"/>
        </w:rPr>
        <w:t xml:space="preserve">the </w:t>
      </w:r>
      <w:r w:rsidR="004B0447">
        <w:rPr>
          <w:rFonts w:ascii="Times New Roman" w:hAnsi="Times New Roman" w:cs="Times New Roman"/>
          <w:sz w:val="24"/>
        </w:rPr>
        <w:t xml:space="preserve">city and plot the average unreliability for each </w:t>
      </w:r>
      <w:r w:rsidR="00741532">
        <w:rPr>
          <w:rFonts w:ascii="Times New Roman" w:hAnsi="Times New Roman" w:cs="Times New Roman"/>
          <w:sz w:val="24"/>
        </w:rPr>
        <w:t xml:space="preserve">geographic region (downtown core, </w:t>
      </w:r>
      <w:r w:rsidR="00D16476">
        <w:rPr>
          <w:rFonts w:ascii="Times New Roman" w:hAnsi="Times New Roman" w:cs="Times New Roman"/>
          <w:sz w:val="24"/>
        </w:rPr>
        <w:t xml:space="preserve">and inner, middle and outer rings) </w:t>
      </w:r>
      <w:r w:rsidR="003C46B3">
        <w:rPr>
          <w:rFonts w:ascii="Times New Roman" w:hAnsi="Times New Roman" w:cs="Times New Roman"/>
          <w:sz w:val="24"/>
        </w:rPr>
        <w:t xml:space="preserve">and </w:t>
      </w:r>
      <w:r w:rsidR="00D16476">
        <w:rPr>
          <w:rFonts w:ascii="Times New Roman" w:hAnsi="Times New Roman" w:cs="Times New Roman"/>
          <w:sz w:val="24"/>
        </w:rPr>
        <w:t xml:space="preserve">also </w:t>
      </w:r>
      <w:r w:rsidR="003C46B3">
        <w:rPr>
          <w:rFonts w:ascii="Times New Roman" w:hAnsi="Times New Roman" w:cs="Times New Roman"/>
          <w:sz w:val="24"/>
        </w:rPr>
        <w:t>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4B0447">
        <w:rPr>
          <w:rFonts w:ascii="Times New Roman" w:hAnsi="Times New Roman" w:cs="Times New Roman"/>
          <w:sz w:val="24"/>
        </w:rPr>
        <w:fldChar w:fldCharType="end"/>
      </w:r>
      <w:r w:rsidR="009B0BA4">
        <w:rPr>
          <w:rFonts w:ascii="Times New Roman" w:hAnsi="Times New Roman" w:cs="Times New Roman"/>
          <w:sz w:val="24"/>
        </w:rPr>
        <w:t xml:space="preserve"> that </w:t>
      </w:r>
      <w:r w:rsidR="00854745">
        <w:rPr>
          <w:rFonts w:ascii="Times New Roman" w:hAnsi="Times New Roman" w:cs="Times New Roman"/>
          <w:sz w:val="24"/>
        </w:rPr>
        <w:t xml:space="preserve">high </w:t>
      </w:r>
      <w:r w:rsidR="009B0BA4">
        <w:rPr>
          <w:rFonts w:ascii="Times New Roman" w:hAnsi="Times New Roman" w:cs="Times New Roman"/>
          <w:sz w:val="24"/>
        </w:rPr>
        <w:t xml:space="preserve">unreliability </w:t>
      </w:r>
      <w:r w:rsidR="00462B82">
        <w:rPr>
          <w:rFonts w:ascii="Times New Roman" w:hAnsi="Times New Roman" w:cs="Times New Roman"/>
          <w:sz w:val="24"/>
        </w:rPr>
        <w:t xml:space="preserve">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xml:space="preserve">, since most </w:t>
      </w:r>
      <w:r w:rsidR="004E6C04">
        <w:rPr>
          <w:rFonts w:ascii="Times New Roman" w:hAnsi="Times New Roman" w:cs="Times New Roman"/>
          <w:sz w:val="24"/>
        </w:rPr>
        <w:lastRenderedPageBreak/>
        <w:t>unreliability comes from time penalty of missing a transfer</w:t>
      </w:r>
      <w:r w:rsidR="00FE0271">
        <w:rPr>
          <w:rFonts w:ascii="Times New Roman" w:hAnsi="Times New Roman" w:cs="Times New Roman"/>
          <w:sz w:val="24"/>
        </w:rPr>
        <w:t xml:space="preserve">; 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w:t>
      </w:r>
      <w:r w:rsidR="00D0750A">
        <w:rPr>
          <w:rFonts w:ascii="Times New Roman" w:hAnsi="Times New Roman" w:cs="Times New Roman"/>
          <w:sz w:val="24"/>
        </w:rPr>
        <w:t>one</w:t>
      </w:r>
      <w:r w:rsidR="00FE0271">
        <w:rPr>
          <w:rFonts w:ascii="Times New Roman" w:hAnsi="Times New Roman" w:cs="Times New Roman"/>
          <w:sz w:val="24"/>
        </w:rPr>
        <w:t xml:space="preserve"> transfer,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moreover be larger due to </w:t>
      </w:r>
      <w:r w:rsidR="00D0750A">
        <w:rPr>
          <w:rFonts w:ascii="Times New Roman" w:hAnsi="Times New Roman" w:cs="Times New Roman"/>
          <w:sz w:val="24"/>
        </w:rPr>
        <w:t xml:space="preserve">a </w:t>
      </w:r>
      <w:r w:rsidR="00FE0271">
        <w:rPr>
          <w:rFonts w:ascii="Times New Roman" w:hAnsi="Times New Roman" w:cs="Times New Roman"/>
          <w:sz w:val="24"/>
        </w:rPr>
        <w:t xml:space="preserve">chain </w:t>
      </w:r>
      <w:r w:rsidR="00841BD4">
        <w:rPr>
          <w:rFonts w:ascii="Times New Roman" w:hAnsi="Times New Roman" w:cs="Times New Roman"/>
          <w:sz w:val="24"/>
        </w:rPr>
        <w:t>reaction</w:t>
      </w:r>
      <w:r w:rsidR="00D0750A">
        <w:rPr>
          <w:rFonts w:ascii="Times New Roman" w:hAnsi="Times New Roman" w:cs="Times New Roman"/>
          <w:sz w:val="24"/>
        </w:rPr>
        <w:t xml:space="preserve"> effect</w:t>
      </w:r>
      <w:r w:rsidR="00980B5C">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20994672" w:rsidR="00C864C0" w:rsidRDefault="001108B3" w:rsidP="0038245D">
      <w:pPr>
        <w:spacing w:line="240" w:lineRule="auto"/>
        <w:jc w:val="both"/>
        <w:rPr>
          <w:rFonts w:ascii="Times New Roman" w:hAnsi="Times New Roman" w:cs="Times New Roman"/>
          <w:sz w:val="24"/>
        </w:rPr>
      </w:pPr>
      <w:bookmarkStart w:id="28"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28"/>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02B41957" w:rsidR="005506E9" w:rsidRDefault="005506E9" w:rsidP="00B26012">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Pr>
          <w:rFonts w:ascii="Times New Roman" w:hAnsi="Times New Roman" w:cs="Times New Roman"/>
          <w:sz w:val="24"/>
        </w:rPr>
        <w:t>can b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These are multiple reasons: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is essentially a different measure from the retrospective accessibility</w:t>
      </w:r>
      <w:r w:rsidR="00C04BBA">
        <w:rPr>
          <w:rFonts w:ascii="Times New Roman" w:hAnsi="Times New Roman" w:cs="Times New Roman"/>
          <w:sz w:val="24"/>
        </w:rPr>
        <w:t xml:space="preserve"> and the routing algorithm in these studies </w:t>
      </w:r>
      <w:r w:rsidR="00A231F3">
        <w:rPr>
          <w:rFonts w:ascii="Times New Roman" w:hAnsi="Times New Roman" w:cs="Times New Roman"/>
          <w:sz w:val="24"/>
        </w:rPr>
        <w:t>can be</w:t>
      </w:r>
      <w:r w:rsidR="00C04BBA">
        <w:rPr>
          <w:rFonts w:ascii="Times New Roman" w:hAnsi="Times New Roman" w:cs="Times New Roman"/>
          <w:sz w:val="24"/>
        </w:rPr>
        <w:t xml:space="preserve"> very different from ours</w:t>
      </w:r>
      <w:r w:rsidR="003C7065">
        <w:rPr>
          <w:rFonts w:ascii="Times New Roman" w:hAnsi="Times New Roman" w:cs="Times New Roman"/>
          <w:sz w:val="24"/>
        </w:rPr>
        <w:t xml:space="preserve">; </w:t>
      </w:r>
      <w:r w:rsidR="005225F1">
        <w:rPr>
          <w:rFonts w:ascii="Times New Roman" w:hAnsi="Times New Roman" w:cs="Times New Roman"/>
          <w:sz w:val="24"/>
        </w:rPr>
        <w:t xml:space="preserve">2)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show a very similar distribution </w:t>
      </w:r>
      <w:r w:rsidR="008D64C2">
        <w:rPr>
          <w:rFonts w:ascii="Times New Roman" w:hAnsi="Times New Roman" w:cs="Times New Roman"/>
          <w:sz w:val="24"/>
        </w:rPr>
        <w:t>around the value of 0</w:t>
      </w:r>
      <w:r w:rsidR="008D64C2">
        <w:rPr>
          <w:rFonts w:ascii="Times New Roman" w:hAnsi="Times New Roman" w:cs="Times New Roman"/>
          <w:sz w:val="24"/>
        </w:rPr>
        <w:t xml:space="preserve"> for</w:t>
      </w:r>
      <w:r w:rsidR="005225F1">
        <w:rPr>
          <w:rFonts w:ascii="Times New Roman" w:hAnsi="Times New Roman" w:cs="Times New Roman"/>
          <w:sz w:val="24"/>
        </w:rPr>
        <w:t xml:space="preserve"> </w:t>
      </w:r>
      <w:r w:rsidR="008D64C2">
        <w:rPr>
          <w:rFonts w:ascii="Times New Roman" w:hAnsi="Times New Roman" w:cs="Times New Roman"/>
          <w:sz w:val="24"/>
        </w:rPr>
        <w:t xml:space="preserve">schedule-based </w:t>
      </w:r>
      <w:r w:rsidR="005225F1">
        <w:rPr>
          <w:rFonts w:ascii="Times New Roman" w:hAnsi="Times New Roman" w:cs="Times New Roman"/>
          <w:sz w:val="24"/>
        </w:rPr>
        <w:t xml:space="preserve">unreliability </w:t>
      </w:r>
      <w:r w:rsidR="008D64C2">
        <w:rPr>
          <w:rFonts w:ascii="Times New Roman" w:hAnsi="Times New Roman" w:cs="Times New Roman"/>
          <w:sz w:val="24"/>
        </w:rPr>
        <w:t>with respect to the retrospective</w:t>
      </w:r>
      <w:r w:rsidR="006C2507">
        <w:rPr>
          <w:rFonts w:ascii="Times New Roman" w:hAnsi="Times New Roman" w:cs="Times New Roman"/>
          <w:sz w:val="24"/>
        </w:rPr>
        <w:t xml:space="preserve">, which is consistent </w:t>
      </w:r>
      <w:r w:rsidR="005225F1">
        <w:rPr>
          <w:rFonts w:ascii="Times New Roman" w:hAnsi="Times New Roman" w:cs="Times New Roman"/>
          <w:sz w:val="24"/>
        </w:rPr>
        <w:t>to our findings above that schedule-based and retrospective measures can have close average performance; 3</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time budget / cumulative parameter</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while we present results with multiple time budgets. In fact, the pattern of 90-minutes unreliability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B94B4A">
        <w:rPr>
          <w:rFonts w:ascii="Times New Roman" w:hAnsi="Times New Roman" w:cs="Times New Roman"/>
          <w:sz w:val="24"/>
        </w:rPr>
        <w:t>; this also suggests the existence of saturation in those system</w:t>
      </w:r>
      <w:r w:rsidR="003C7065">
        <w:rPr>
          <w:rFonts w:ascii="Times New Roman" w:hAnsi="Times New Roman" w:cs="Times New Roman"/>
          <w:sz w:val="24"/>
        </w:rPr>
        <w:t>s</w:t>
      </w:r>
      <w:r w:rsidR="00B94B4A">
        <w:rPr>
          <w:rFonts w:ascii="Times New Roman" w:hAnsi="Times New Roman" w:cs="Times New Roman"/>
          <w:sz w:val="24"/>
        </w:rPr>
        <w:t>.</w:t>
      </w:r>
      <w:r w:rsidR="003C7065">
        <w:rPr>
          <w:rFonts w:ascii="Times New Roman" w:hAnsi="Times New Roman" w:cs="Times New Roman"/>
          <w:sz w:val="24"/>
        </w:rPr>
        <w:t xml:space="preserve"> </w:t>
      </w:r>
      <w:r w:rsidR="005225F1">
        <w:rPr>
          <w:rFonts w:ascii="Times New Roman" w:hAnsi="Times New Roman" w:cs="Times New Roman"/>
          <w:sz w:val="24"/>
        </w:rPr>
        <w:t>4</w:t>
      </w:r>
      <w:r>
        <w:rPr>
          <w:rFonts w:ascii="Times New Roman" w:hAnsi="Times New Roman" w:cs="Times New Roman"/>
          <w:sz w:val="24"/>
        </w:rPr>
        <w:t xml:space="preserv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of unreliability is 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Other cities such as Toronto and San Francisco have peak of unreliability 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This means that it takes users much longer time to travel to the edge of the system and slower to reach saturation.</w:t>
      </w: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29"/>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22DC1238"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the unreliability of schedule-based accessibility relative to the </w:t>
      </w:r>
      <w:r w:rsidR="00753F86">
        <w:rPr>
          <w:rFonts w:ascii="Times New Roman" w:hAnsi="Times New Roman" w:cs="Times New Roman"/>
          <w:sz w:val="24"/>
        </w:rPr>
        <w:t>realizable</w:t>
      </w:r>
      <w:r w:rsidR="0093564A">
        <w:rPr>
          <w:rFonts w:ascii="Times New Roman" w:hAnsi="Times New Roman" w:cs="Times New Roman"/>
          <w:sz w:val="24"/>
        </w:rPr>
        <w:t xml:space="preserve"> </w:t>
      </w:r>
      <w:r w:rsidR="00B134C8">
        <w:rPr>
          <w:rFonts w:ascii="Times New Roman" w:hAnsi="Times New Roman" w:cs="Times New Roman"/>
          <w:sz w:val="24"/>
        </w:rPr>
        <w:t xml:space="preserve">benchmark.  We </w:t>
      </w:r>
      <w:r>
        <w:rPr>
          <w:rFonts w:ascii="Times New Roman" w:hAnsi="Times New Roman" w:cs="Times New Roman"/>
          <w:sz w:val="24"/>
        </w:rPr>
        <w:t>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29"/>
      <w:r w:rsidR="00423081">
        <w:rPr>
          <w:rStyle w:val="CommentReference"/>
        </w:rPr>
        <w:commentReference w:id="29"/>
      </w:r>
    </w:p>
    <w:p w14:paraId="25A75357" w14:textId="1E6E4C59" w:rsidR="005D1235" w:rsidRDefault="00112FB6" w:rsidP="0038245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427F2" w:rsidRPr="00CE0A3F">
        <w:rPr>
          <w:rFonts w:ascii="Times New Roman" w:hAnsi="Times New Roman" w:cs="Times New Roman"/>
          <w:sz w:val="24"/>
        </w:rPr>
        <w:t xml:space="preserve">Figure </w:t>
      </w:r>
      <w:r w:rsidR="005427F2">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less volatile patterns due to saturation</w:t>
      </w:r>
      <w:r w:rsidR="00B85F89" w:rsidRPr="00F36E64">
        <w:rPr>
          <w:rFonts w:ascii="Times New Roman" w:hAnsi="Times New Roman" w:cs="Times New Roman"/>
          <w:sz w:val="24"/>
        </w:rPr>
        <w:t xml:space="preserve">, we only </w:t>
      </w:r>
      <w:r w:rsidR="00245839" w:rsidRPr="00F36E64">
        <w:rPr>
          <w:rFonts w:ascii="Times New Roman" w:hAnsi="Times New Roman" w:cs="Times New Roman"/>
          <w:sz w:val="24"/>
        </w:rPr>
        <w:t>select</w:t>
      </w:r>
      <w:r w:rsidR="00B85F89" w:rsidRPr="00F36E64">
        <w:rPr>
          <w:rFonts w:ascii="Times New Roman" w:hAnsi="Times New Roman" w:cs="Times New Roman"/>
          <w:sz w:val="24"/>
        </w:rPr>
        <w:t xml:space="preserve"> the results</w:t>
      </w:r>
      <w:r w:rsidR="00B85F89">
        <w:rPr>
          <w:rFonts w:ascii="Times New Roman" w:hAnsi="Times New Roman" w:cs="Times New Roman"/>
          <w:sz w:val="24"/>
        </w:rPr>
        <w:t xml:space="preserve"> of 5 – 60 minutes</w:t>
      </w:r>
      <w:r w:rsidR="005D1235">
        <w:rPr>
          <w:rFonts w:ascii="Times New Roman" w:hAnsi="Times New Roman" w:cs="Times New Roman"/>
          <w:sz w:val="24"/>
        </w:rPr>
        <w:t xml:space="preserve"> </w:t>
      </w:r>
      <w:r w:rsidR="00B85F89">
        <w:rPr>
          <w:rFonts w:ascii="Times New Roman" w:hAnsi="Times New Roman" w:cs="Times New Roman"/>
          <w:sz w:val="24"/>
        </w:rPr>
        <w:t>in the visualization</w:t>
      </w:r>
      <w:r w:rsidR="000B03BB">
        <w:rPr>
          <w:rFonts w:ascii="Times New Roman" w:hAnsi="Times New Roman" w:cs="Times New Roman"/>
          <w:sz w:val="24"/>
        </w:rPr>
        <w:t>s</w:t>
      </w:r>
      <w:r w:rsidR="00B85F89">
        <w:rPr>
          <w:rFonts w:ascii="Times New Roman" w:hAnsi="Times New Roman" w:cs="Times New Roman"/>
          <w:sz w:val="24"/>
        </w:rPr>
        <w:t xml:space="preserve">. </w:t>
      </w:r>
      <w:r w:rsidR="005D1235">
        <w:rPr>
          <w:rFonts w:ascii="Times New Roman" w:hAnsi="Times New Roman" w:cs="Times New Roman"/>
          <w:sz w:val="24"/>
        </w:rPr>
        <w:t>In terms of different time budgets, larger time budgets larger than 15 minutes show generally similar and</w:t>
      </w:r>
      <w:r w:rsidR="002F3079">
        <w:rPr>
          <w:rFonts w:ascii="Times New Roman" w:hAnsi="Times New Roman" w:cs="Times New Roman"/>
          <w:sz w:val="24"/>
        </w:rPr>
        <w:t xml:space="preserve"> more</w:t>
      </w:r>
      <w:r w:rsidR="005D1235">
        <w:rPr>
          <w:rFonts w:ascii="Times New Roman" w:hAnsi="Times New Roman" w:cs="Times New Roman"/>
          <w:sz w:val="24"/>
        </w:rPr>
        <w:t xml:space="preserve"> heterogenous patterns, while </w:t>
      </w:r>
      <w:r w:rsidR="005D1235">
        <w:rPr>
          <w:rFonts w:ascii="Times New Roman" w:hAnsi="Times New Roman" w:cs="Times New Roman"/>
          <w:sz w:val="24"/>
        </w:rPr>
        <w:lastRenderedPageBreak/>
        <w:t xml:space="preserve">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5427F2" w:rsidRPr="001108B3">
        <w:rPr>
          <w:rFonts w:ascii="Times New Roman" w:hAnsi="Times New Roman" w:cs="Times New Roman"/>
          <w:sz w:val="24"/>
        </w:rPr>
        <w:t xml:space="preserve">Figure </w:t>
      </w:r>
      <w:r w:rsidR="005427F2">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A9AB45A" w:rsidR="000739C6" w:rsidRDefault="005D12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this can be linked to the seasonal schedule adjustments in January, May, and September every year</w:t>
      </w:r>
      <w:r w:rsidR="006A3955">
        <w:rPr>
          <w:rFonts w:ascii="Times New Roman" w:hAnsi="Times New Roman" w:cs="Times New Roman"/>
          <w:sz w:val="24"/>
        </w:rPr>
        <w:t xml:space="preserve">. </w:t>
      </w:r>
    </w:p>
    <w:p w14:paraId="635E2471" w14:textId="67510E50" w:rsidR="00CE0A3F" w:rsidRDefault="008A2A50" w:rsidP="0038245D">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173E824" w:rsidR="004F279E" w:rsidRDefault="00CE0A3F" w:rsidP="0038245D">
      <w:pPr>
        <w:spacing w:line="240" w:lineRule="auto"/>
        <w:jc w:val="both"/>
        <w:rPr>
          <w:rFonts w:ascii="Times New Roman" w:hAnsi="Times New Roman" w:cs="Times New Roman"/>
          <w:sz w:val="24"/>
        </w:rPr>
      </w:pPr>
      <w:bookmarkStart w:id="30"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30"/>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52B87F0A" w14:textId="3626A0F3"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 </w:t>
      </w:r>
      <w:r w:rsidR="00607611">
        <w:rPr>
          <w:rFonts w:ascii="Times New Roman" w:hAnsi="Times New Roman" w:cs="Times New Roman"/>
          <w:bCs/>
          <w:sz w:val="24"/>
        </w:rPr>
        <w:t>We select 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time span and has average 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unreliability, while Monday, Saturday, and Sunday have the lowest unreliability. This pattern is very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5BBDCB28" w:rsidR="00614E4D" w:rsidRDefault="00FB6721" w:rsidP="0038245D">
      <w:pPr>
        <w:spacing w:line="240" w:lineRule="auto"/>
        <w:jc w:val="both"/>
        <w:rPr>
          <w:rFonts w:ascii="Times New Roman" w:hAnsi="Times New Roman" w:cs="Times New Roman"/>
          <w:sz w:val="24"/>
        </w:rPr>
      </w:pPr>
      <w:bookmarkStart w:id="31"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31"/>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1CAA544A" w14:textId="17447157"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neither too high nor too low. </w:t>
      </w:r>
      <w:r w:rsidR="00C447B7">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sidR="00C447B7">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small time budget like 5 minutes, which is also consistent 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84BB02A" w:rsidR="00614E4D" w:rsidRDefault="00614E4D" w:rsidP="0038245D">
      <w:pPr>
        <w:spacing w:line="240" w:lineRule="auto"/>
        <w:jc w:val="both"/>
        <w:rPr>
          <w:rFonts w:ascii="Times New Roman" w:hAnsi="Times New Roman" w:cs="Times New Roman"/>
          <w:sz w:val="24"/>
        </w:rPr>
      </w:pPr>
      <w:bookmarkStart w:id="32"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32"/>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5D176F5A"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space-time prism (STP) is </w:t>
      </w:r>
      <w:r w:rsidR="000E7E5C">
        <w:rPr>
          <w:rFonts w:ascii="Times New Roman" w:hAnsi="Times New Roman" w:cs="Times New Roman"/>
          <w:sz w:val="24"/>
        </w:rPr>
        <w:t xml:space="preserve">especially </w:t>
      </w:r>
      <w:r w:rsidR="00B021EB">
        <w:rPr>
          <w:rFonts w:ascii="Times New Roman" w:hAnsi="Times New Roman" w:cs="Times New Roman"/>
          <w:sz w:val="24"/>
        </w:rPr>
        <w:t xml:space="preserve">effective in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CB445D">
        <w:rPr>
          <w:rFonts w:ascii="Times New Roman" w:hAnsi="Times New Roman" w:cs="Times New Roman"/>
          <w:sz w:val="24"/>
        </w:rPr>
        <w:t xml:space="preserve">also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and deviation of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DC32C3">
        <w:rPr>
          <w:rFonts w:ascii="Times New Roman" w:hAnsi="Times New Roman" w:cs="Times New Roman"/>
          <w:sz w:val="24"/>
        </w:rPr>
        <w:t>As som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 to calculate accessibility</w:t>
      </w:r>
      <w:r w:rsidR="00596FA4">
        <w:rPr>
          <w:rFonts w:ascii="Times New Roman" w:hAnsi="Times New Roman" w:cs="Times New Roman"/>
          <w:sz w:val="24"/>
        </w:rPr>
        <w:t xml:space="preserve"> with data</w:t>
      </w:r>
      <w:r w:rsidR="00DC32C3">
        <w:rPr>
          <w:rFonts w:ascii="Times New Roman" w:hAnsi="Times New Roman" w:cs="Times New Roman"/>
          <w:sz w:val="24"/>
        </w:rPr>
        <w:t xml:space="preserve">, these measures </w:t>
      </w:r>
      <w:r w:rsidR="00CF3BC0">
        <w:rPr>
          <w:rFonts w:ascii="Times New Roman" w:hAnsi="Times New Roman" w:cs="Times New Roman"/>
          <w:sz w:val="24"/>
        </w:rPr>
        <w:t xml:space="preserve">assume transit users know future arrival tim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places.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919A2">
        <w:rPr>
          <w:rFonts w:ascii="Times New Roman" w:hAnsi="Times New Roman" w:cs="Times New Roman"/>
          <w:sz w:val="24"/>
        </w:rPr>
        <w:t>the</w:t>
      </w:r>
      <w:r w:rsidR="00556F1B">
        <w:rPr>
          <w:rFonts w:ascii="Times New Roman" w:hAnsi="Times New Roman" w:cs="Times New Roman"/>
          <w:sz w:val="24"/>
        </w:rPr>
        <w:t xml:space="preserve"> </w:t>
      </w:r>
      <w:r w:rsidR="00012AC0">
        <w:rPr>
          <w:rFonts w:ascii="Times New Roman" w:hAnsi="Times New Roman" w:cs="Times New Roman"/>
          <w:sz w:val="24"/>
        </w:rPr>
        <w:t xml:space="preserve">two </w:t>
      </w:r>
      <w:r w:rsidR="00433557">
        <w:rPr>
          <w:rFonts w:ascii="Times New Roman" w:hAnsi="Times New Roman" w:cs="Times New Roman"/>
          <w:sz w:val="24"/>
        </w:rPr>
        <w:t xml:space="preserve">types </w:t>
      </w:r>
      <w:r w:rsidR="00012AC0">
        <w:rPr>
          <w:rFonts w:ascii="Times New Roman" w:hAnsi="Times New Roman" w:cs="Times New Roman"/>
          <w:sz w:val="24"/>
        </w:rPr>
        <w:t xml:space="preserve">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0B4059">
        <w:rPr>
          <w:rFonts w:ascii="Times New Roman" w:hAnsi="Times New Roman" w:cs="Times New Roman"/>
          <w:sz w:val="24"/>
        </w:rPr>
        <w:t>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w:t>
      </w:r>
      <w:r w:rsidR="00753F86">
        <w:rPr>
          <w:rFonts w:ascii="Times New Roman" w:hAnsi="Times New Roman" w:cs="Times New Roman"/>
          <w:sz w:val="24"/>
        </w:rPr>
        <w:t>realizable</w:t>
      </w:r>
      <w:r w:rsidR="003C2627">
        <w:rPr>
          <w:rFonts w:ascii="Times New Roman" w:hAnsi="Times New Roman" w:cs="Times New Roman"/>
          <w:sz w:val="24"/>
        </w:rPr>
        <w:t xml:space="preserve">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 xml:space="preserve">transit system’s expectation </w:t>
      </w:r>
      <w:r w:rsidR="002F1139">
        <w:rPr>
          <w:rFonts w:ascii="Times New Roman" w:hAnsi="Times New Roman" w:cs="Times New Roman"/>
          <w:sz w:val="24"/>
        </w:rPr>
        <w:t>and realization</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6588BFA1"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In 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w:t>
      </w:r>
      <w:r>
        <w:rPr>
          <w:rFonts w:ascii="Times New Roman" w:hAnsi="Times New Roman" w:cs="Times New Roman"/>
          <w:sz w:val="24"/>
        </w:rPr>
        <w:lastRenderedPageBreak/>
        <w:t xml:space="preserve">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commentRangeStart w:id="33"/>
      <w:commentRangeStart w:id="34"/>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performance of scheduled and retrospective accessibility are very close</w:t>
      </w:r>
      <w:commentRangeEnd w:id="33"/>
      <w:r w:rsidR="00291FA1">
        <w:rPr>
          <w:rStyle w:val="CommentReference"/>
        </w:rPr>
        <w:commentReference w:id="33"/>
      </w:r>
      <w:commentRangeEnd w:id="34"/>
      <w:r w:rsidR="006C406E">
        <w:rPr>
          <w:rStyle w:val="CommentReference"/>
        </w:rPr>
        <w:commentReference w:id="34"/>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morning and afternoon rush hours, and middle of a week. </w:t>
      </w:r>
      <w:commentRangeStart w:id="35"/>
      <w:r w:rsidR="00024396">
        <w:rPr>
          <w:rFonts w:ascii="Times New Roman" w:hAnsi="Times New Roman" w:cs="Times New Roman"/>
          <w:sz w:val="24"/>
        </w:rPr>
        <w:t xml:space="preserve">This is highly consistent 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35"/>
      <w:r w:rsidR="007747CB">
        <w:rPr>
          <w:rStyle w:val="CommentReference"/>
        </w:rPr>
        <w:commentReference w:id="35"/>
      </w:r>
    </w:p>
    <w:p w14:paraId="5AA170EC" w14:textId="2B134433" w:rsidR="0043094D" w:rsidRDefault="007747CB" w:rsidP="0038245D">
      <w:pPr>
        <w:spacing w:line="240" w:lineRule="auto"/>
        <w:ind w:firstLine="720"/>
        <w:jc w:val="both"/>
        <w:rPr>
          <w:rFonts w:ascii="Times New Roman" w:hAnsi="Times New Roman" w:cs="Times New Roman"/>
          <w:sz w:val="24"/>
        </w:rPr>
      </w:pPr>
      <w:commentRangeStart w:id="36"/>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while 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357EB3">
        <w:rPr>
          <w:rFonts w:ascii="Times New Roman" w:hAnsi="Times New Roman" w:cs="Times New Roman"/>
          <w:sz w:val="24"/>
        </w:rPr>
        <w:t xml:space="preserve">scheduled 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more </w:t>
      </w:r>
      <w:r w:rsidR="00673FA0">
        <w:rPr>
          <w:rFonts w:ascii="Times New Roman" w:hAnsi="Times New Roman" w:cs="Times New Roman"/>
          <w:sz w:val="24"/>
        </w:rPr>
        <w:t xml:space="preserve">involvements of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E</w:t>
      </w:r>
      <w:r w:rsidR="004E3BF8">
        <w:rPr>
          <w:rFonts w:ascii="Times New Roman" w:hAnsi="Times New Roman" w:cs="Times New Roman"/>
          <w:sz w:val="24"/>
        </w:rPr>
        <w:t>ven</w:t>
      </w:r>
      <w:r w:rsidR="004563E0">
        <w:rPr>
          <w:rFonts w:ascii="Times New Roman" w:hAnsi="Times New Roman" w:cs="Times New Roman"/>
          <w:sz w:val="24"/>
        </w:rPr>
        <w:t xml:space="preserve"> </w:t>
      </w:r>
      <w:r w:rsidR="00176E86">
        <w:rPr>
          <w:rFonts w:ascii="Times New Roman" w:hAnsi="Times New Roman" w:cs="Times New Roman"/>
          <w:sz w:val="24"/>
        </w:rPr>
        <w:t xml:space="preserve">if </w:t>
      </w:r>
      <w:r w:rsidR="004028E8">
        <w:rPr>
          <w:rFonts w:ascii="Times New Roman" w:hAnsi="Times New Roman" w:cs="Times New Roman"/>
          <w:sz w:val="24"/>
        </w:rPr>
        <w:t>the planning is schedule-based</w:t>
      </w:r>
      <w:r w:rsidR="004E3BF8">
        <w:rPr>
          <w:rFonts w:ascii="Times New Roman" w:hAnsi="Times New Roman" w:cs="Times New Roman"/>
          <w:sz w:val="24"/>
        </w:rPr>
        <w:t>, i</w:t>
      </w:r>
      <w:r w:rsidR="0043094D">
        <w:rPr>
          <w:rFonts w:ascii="Times New Roman" w:hAnsi="Times New Roman" w:cs="Times New Roman"/>
          <w:sz w:val="24"/>
        </w:rPr>
        <w:t xml:space="preserve">t is </w:t>
      </w:r>
      <w:r w:rsidR="00F51B52">
        <w:rPr>
          <w:rFonts w:ascii="Times New Roman" w:hAnsi="Times New Roman" w:cs="Times New Roman"/>
          <w:sz w:val="24"/>
        </w:rPr>
        <w:t>still</w:t>
      </w:r>
      <w:r w:rsidR="004E3BF8">
        <w:rPr>
          <w:rFonts w:ascii="Times New Roman" w:hAnsi="Times New Roman" w:cs="Times New Roman"/>
          <w:sz w:val="24"/>
        </w:rPr>
        <w:t xml:space="preserve"> </w:t>
      </w:r>
      <w:r w:rsidR="0043094D">
        <w:rPr>
          <w:rFonts w:ascii="Times New Roman" w:hAnsi="Times New Roman" w:cs="Times New Roman"/>
          <w:sz w:val="24"/>
        </w:rPr>
        <w:t>imperative for authorities and planners to consider scheduled or retrospective measure</w:t>
      </w:r>
      <w:r w:rsidR="006432E3">
        <w:rPr>
          <w:rFonts w:ascii="Times New Roman" w:hAnsi="Times New Roman" w:cs="Times New Roman"/>
          <w:sz w:val="24"/>
        </w:rPr>
        <w:t>s’</w:t>
      </w:r>
      <w:r w:rsidR="0043094D">
        <w:rPr>
          <w:rFonts w:ascii="Times New Roman" w:hAnsi="Times New Roman" w:cs="Times New Roman"/>
          <w:sz w:val="24"/>
        </w:rPr>
        <w:t xml:space="preserv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and plan more conservatively</w:t>
      </w:r>
      <w:r w:rsidR="0043094D">
        <w:rPr>
          <w:rFonts w:ascii="Times New Roman" w:hAnsi="Times New Roman" w:cs="Times New Roman"/>
          <w:sz w:val="24"/>
        </w:rPr>
        <w:t xml:space="preserve">. </w:t>
      </w:r>
      <w:commentRangeEnd w:id="36"/>
      <w:r w:rsidR="00C84A5D">
        <w:rPr>
          <w:rStyle w:val="CommentReference"/>
        </w:rPr>
        <w:commentReference w:id="36"/>
      </w:r>
    </w:p>
    <w:p w14:paraId="1B67042E" w14:textId="16FD1EF2"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chooses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02476D">
        <w:rPr>
          <w:rFonts w:ascii="Times New Roman" w:hAnsi="Times New Roman" w:cs="Times New Roman"/>
          <w:sz w:val="24"/>
        </w:rPr>
        <w:t>people’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predicting algorithm can significantly enhance the experience of a user. </w:t>
      </w:r>
      <w:r w:rsidR="00616DF1">
        <w:rPr>
          <w:rFonts w:ascii="Times New Roman" w:hAnsi="Times New Roman" w:cs="Times New Roman"/>
          <w:sz w:val="24"/>
        </w:rPr>
        <w:t>Instead, w</w:t>
      </w:r>
      <w:r w:rsidR="00976DE9">
        <w:rPr>
          <w:rFonts w:ascii="Times New Roman" w:hAnsi="Times New Roman" w:cs="Times New Roman"/>
          <w:sz w:val="24"/>
        </w:rPr>
        <w:t xml:space="preserve">e provide the retrospective and </w:t>
      </w:r>
      <w:r w:rsidR="00753F86">
        <w:rPr>
          <w:rFonts w:ascii="Times New Roman" w:hAnsi="Times New Roman" w:cs="Times New Roman"/>
          <w:sz w:val="24"/>
        </w:rPr>
        <w:t>realizabl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 xml:space="preserve">and lower bound </w:t>
      </w:r>
      <w:r w:rsidR="00616DF1">
        <w:rPr>
          <w:rFonts w:ascii="Times New Roman" w:hAnsi="Times New Roman" w:cs="Times New Roman"/>
          <w:sz w:val="24"/>
        </w:rPr>
        <w:t>(no RTI) as reference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t>References:</w:t>
      </w:r>
    </w:p>
    <w:p w14:paraId="74A09A19" w14:textId="55594970" w:rsidR="005225F1" w:rsidRPr="005225F1" w:rsidRDefault="002700E2"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225F1" w:rsidRPr="005225F1">
        <w:rPr>
          <w:rFonts w:ascii="Times New Roman" w:hAnsi="Times New Roman" w:cs="Times New Roman"/>
          <w:noProof/>
          <w:sz w:val="24"/>
          <w:szCs w:val="24"/>
        </w:rPr>
        <w:t xml:space="preserve">Ahn, B.-H., &amp; Shin, J.-Y. (1991). Vehicle-routeing with time windows and time-varying congestion. </w:t>
      </w:r>
      <w:r w:rsidR="005225F1" w:rsidRPr="005225F1">
        <w:rPr>
          <w:rFonts w:ascii="Times New Roman" w:hAnsi="Times New Roman" w:cs="Times New Roman"/>
          <w:i/>
          <w:iCs/>
          <w:noProof/>
          <w:sz w:val="24"/>
          <w:szCs w:val="24"/>
        </w:rPr>
        <w:t>Journal of the Operational Research Society</w:t>
      </w:r>
      <w:r w:rsidR="005225F1" w:rsidRPr="005225F1">
        <w:rPr>
          <w:rFonts w:ascii="Times New Roman" w:hAnsi="Times New Roman" w:cs="Times New Roman"/>
          <w:noProof/>
          <w:sz w:val="24"/>
          <w:szCs w:val="24"/>
        </w:rPr>
        <w:t xml:space="preserve">, </w:t>
      </w:r>
      <w:r w:rsidR="005225F1" w:rsidRPr="005225F1">
        <w:rPr>
          <w:rFonts w:ascii="Times New Roman" w:hAnsi="Times New Roman" w:cs="Times New Roman"/>
          <w:i/>
          <w:iCs/>
          <w:noProof/>
          <w:sz w:val="24"/>
          <w:szCs w:val="24"/>
        </w:rPr>
        <w:t>42</w:t>
      </w:r>
      <w:r w:rsidR="005225F1" w:rsidRPr="005225F1">
        <w:rPr>
          <w:rFonts w:ascii="Times New Roman" w:hAnsi="Times New Roman" w:cs="Times New Roman"/>
          <w:noProof/>
          <w:sz w:val="24"/>
          <w:szCs w:val="24"/>
        </w:rPr>
        <w:t>(5), 393–400.</w:t>
      </w:r>
    </w:p>
    <w:p w14:paraId="50449FFA"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5225F1">
        <w:rPr>
          <w:rFonts w:ascii="Times New Roman" w:hAnsi="Times New Roman" w:cs="Times New Roman"/>
          <w:i/>
          <w:iCs/>
          <w:noProof/>
          <w:sz w:val="24"/>
          <w:szCs w:val="24"/>
        </w:rPr>
        <w:t>Journal of Transport Geography</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85</w:t>
      </w:r>
      <w:r w:rsidRPr="005225F1">
        <w:rPr>
          <w:rFonts w:ascii="Times New Roman" w:hAnsi="Times New Roman" w:cs="Times New Roman"/>
          <w:noProof/>
          <w:sz w:val="24"/>
          <w:szCs w:val="24"/>
        </w:rPr>
        <w:t>, 102671.</w:t>
      </w:r>
    </w:p>
    <w:p w14:paraId="73BA0D10"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Banister, D. (2008). The sustainable mobility paradigm. </w:t>
      </w:r>
      <w:r w:rsidRPr="005225F1">
        <w:rPr>
          <w:rFonts w:ascii="Times New Roman" w:hAnsi="Times New Roman" w:cs="Times New Roman"/>
          <w:i/>
          <w:iCs/>
          <w:noProof/>
          <w:sz w:val="24"/>
          <w:szCs w:val="24"/>
        </w:rPr>
        <w:t>Transport Policy</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5</w:t>
      </w:r>
      <w:r w:rsidRPr="005225F1">
        <w:rPr>
          <w:rFonts w:ascii="Times New Roman" w:hAnsi="Times New Roman" w:cs="Times New Roman"/>
          <w:noProof/>
          <w:sz w:val="24"/>
          <w:szCs w:val="24"/>
        </w:rPr>
        <w:t>(2), 73–80.</w:t>
      </w:r>
    </w:p>
    <w:p w14:paraId="43941772"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Barbeau, S. J., &amp; Antrim, A. (2013). The Many Uses of GTFS Data – Opening the Door to Transit and Multimodal Applications. </w:t>
      </w:r>
      <w:r w:rsidRPr="005225F1">
        <w:rPr>
          <w:rFonts w:ascii="Times New Roman" w:hAnsi="Times New Roman" w:cs="Times New Roman"/>
          <w:i/>
          <w:iCs/>
          <w:noProof/>
          <w:sz w:val="24"/>
          <w:szCs w:val="24"/>
        </w:rPr>
        <w:t>ITS America 2013</w:t>
      </w:r>
      <w:r w:rsidRPr="005225F1">
        <w:rPr>
          <w:rFonts w:ascii="Times New Roman" w:hAnsi="Times New Roman" w:cs="Times New Roman"/>
          <w:noProof/>
          <w:sz w:val="24"/>
          <w:szCs w:val="24"/>
        </w:rPr>
        <w:t>. Retrieved from http://prezi.com/-69luw8sfabp/the-many-uses-of-gtfs-data-its-america-april-2013/</w:t>
      </w:r>
    </w:p>
    <w:p w14:paraId="23545B57"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Batty, M. (2013). Big data, smart cities and city planning. </w:t>
      </w:r>
      <w:r w:rsidRPr="005225F1">
        <w:rPr>
          <w:rFonts w:ascii="Times New Roman" w:hAnsi="Times New Roman" w:cs="Times New Roman"/>
          <w:i/>
          <w:iCs/>
          <w:noProof/>
          <w:sz w:val="24"/>
          <w:szCs w:val="24"/>
        </w:rPr>
        <w:t>Dialogues in Human Geography</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3</w:t>
      </w:r>
      <w:r w:rsidRPr="005225F1">
        <w:rPr>
          <w:rFonts w:ascii="Times New Roman" w:hAnsi="Times New Roman" w:cs="Times New Roman"/>
          <w:noProof/>
          <w:sz w:val="24"/>
          <w:szCs w:val="24"/>
        </w:rPr>
        <w:t>(3), 274–279.</w:t>
      </w:r>
    </w:p>
    <w:p w14:paraId="7640D3CC"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Burns, L. D. (1980). </w:t>
      </w:r>
      <w:r w:rsidRPr="005225F1">
        <w:rPr>
          <w:rFonts w:ascii="Times New Roman" w:hAnsi="Times New Roman" w:cs="Times New Roman"/>
          <w:i/>
          <w:iCs/>
          <w:noProof/>
          <w:sz w:val="24"/>
          <w:szCs w:val="24"/>
        </w:rPr>
        <w:t>Transportation, temporal, and spatial components of accessibility</w:t>
      </w:r>
      <w:r w:rsidRPr="005225F1">
        <w:rPr>
          <w:rFonts w:ascii="Times New Roman" w:hAnsi="Times New Roman" w:cs="Times New Roman"/>
          <w:noProof/>
          <w:sz w:val="24"/>
          <w:szCs w:val="24"/>
        </w:rPr>
        <w:t>.</w:t>
      </w:r>
    </w:p>
    <w:p w14:paraId="300A25FB"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Central Ohio Transit Authority. (2021). Data. Retrieved June 27, 2021, from https://www.cota.com/data/</w:t>
      </w:r>
    </w:p>
    <w:p w14:paraId="105FE52E"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5225F1">
        <w:rPr>
          <w:rFonts w:ascii="Times New Roman" w:hAnsi="Times New Roman" w:cs="Times New Roman"/>
          <w:i/>
          <w:iCs/>
          <w:noProof/>
          <w:sz w:val="24"/>
          <w:szCs w:val="24"/>
        </w:rPr>
        <w:t>Transportation Research Part A: Policy and Practic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67</w:t>
      </w:r>
      <w:r w:rsidRPr="005225F1">
        <w:rPr>
          <w:rFonts w:ascii="Times New Roman" w:hAnsi="Times New Roman" w:cs="Times New Roman"/>
          <w:noProof/>
          <w:sz w:val="24"/>
          <w:szCs w:val="24"/>
        </w:rPr>
        <w:t>, 291–303.</w:t>
      </w:r>
    </w:p>
    <w:p w14:paraId="49E7C4C4"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Gendreau, M., Ghiani, G., &amp; Guerriero, E. (2015). Time-dependent routing problems: A review. </w:t>
      </w:r>
      <w:r w:rsidRPr="005225F1">
        <w:rPr>
          <w:rFonts w:ascii="Times New Roman" w:hAnsi="Times New Roman" w:cs="Times New Roman"/>
          <w:i/>
          <w:iCs/>
          <w:noProof/>
          <w:sz w:val="24"/>
          <w:szCs w:val="24"/>
        </w:rPr>
        <w:t>Computers &amp; Operations Research</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64</w:t>
      </w:r>
      <w:r w:rsidRPr="005225F1">
        <w:rPr>
          <w:rFonts w:ascii="Times New Roman" w:hAnsi="Times New Roman" w:cs="Times New Roman"/>
          <w:noProof/>
          <w:sz w:val="24"/>
          <w:szCs w:val="24"/>
        </w:rPr>
        <w:t>, 189–197.</w:t>
      </w:r>
    </w:p>
    <w:p w14:paraId="5B746FBD"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Golden, B. (1976). Shortest-path algorithms: A comparison. </w:t>
      </w:r>
      <w:r w:rsidRPr="005225F1">
        <w:rPr>
          <w:rFonts w:ascii="Times New Roman" w:hAnsi="Times New Roman" w:cs="Times New Roman"/>
          <w:i/>
          <w:iCs/>
          <w:noProof/>
          <w:sz w:val="24"/>
          <w:szCs w:val="24"/>
        </w:rPr>
        <w:t>Operations Research</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24</w:t>
      </w:r>
      <w:r w:rsidRPr="005225F1">
        <w:rPr>
          <w:rFonts w:ascii="Times New Roman" w:hAnsi="Times New Roman" w:cs="Times New Roman"/>
          <w:noProof/>
          <w:sz w:val="24"/>
          <w:szCs w:val="24"/>
        </w:rPr>
        <w:t>(6), 1164–1168.</w:t>
      </w:r>
    </w:p>
    <w:p w14:paraId="1CEF8C04"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Google Developers. (2020). GTFS Static Overview | Static Transit | Google Developers. Retrieved May 26, 2021, from https://developers.google.com/transit/gtfs/</w:t>
      </w:r>
    </w:p>
    <w:p w14:paraId="2CDB2D93"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Hägerstrand, T. (1970). </w:t>
      </w:r>
      <w:r w:rsidRPr="005225F1">
        <w:rPr>
          <w:rFonts w:ascii="Times New Roman" w:hAnsi="Times New Roman" w:cs="Times New Roman"/>
          <w:i/>
          <w:iCs/>
          <w:noProof/>
          <w:sz w:val="24"/>
          <w:szCs w:val="24"/>
        </w:rPr>
        <w:t>What about people in regional</w:t>
      </w:r>
      <w:r w:rsidRPr="005225F1">
        <w:rPr>
          <w:rFonts w:ascii="Times New Roman" w:hAnsi="Times New Roman" w:cs="Times New Roman"/>
          <w:noProof/>
          <w:sz w:val="24"/>
          <w:szCs w:val="24"/>
        </w:rPr>
        <w:t>.</w:t>
      </w:r>
    </w:p>
    <w:p w14:paraId="6F703C1D"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Hall, R. W. (1983). Travel outcome and performance: the effect of uncertainty on accessibility. </w:t>
      </w:r>
      <w:r w:rsidRPr="005225F1">
        <w:rPr>
          <w:rFonts w:ascii="Times New Roman" w:hAnsi="Times New Roman" w:cs="Times New Roman"/>
          <w:i/>
          <w:iCs/>
          <w:noProof/>
          <w:sz w:val="24"/>
          <w:szCs w:val="24"/>
        </w:rPr>
        <w:t>Transportation Research Part B: Methodological</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7</w:t>
      </w:r>
      <w:r w:rsidRPr="005225F1">
        <w:rPr>
          <w:rFonts w:ascii="Times New Roman" w:hAnsi="Times New Roman" w:cs="Times New Roman"/>
          <w:noProof/>
          <w:sz w:val="24"/>
          <w:szCs w:val="24"/>
        </w:rPr>
        <w:t>(4), 275–290.</w:t>
      </w:r>
    </w:p>
    <w:p w14:paraId="3FBF0AF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Handy, S. (2020). Is accessibility an idea whose time has finally come? </w:t>
      </w:r>
      <w:r w:rsidRPr="005225F1">
        <w:rPr>
          <w:rFonts w:ascii="Times New Roman" w:hAnsi="Times New Roman" w:cs="Times New Roman"/>
          <w:i/>
          <w:iCs/>
          <w:noProof/>
          <w:sz w:val="24"/>
          <w:szCs w:val="24"/>
        </w:rPr>
        <w:t>Transportation Research Part D: Transport and Environment</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83</w:t>
      </w:r>
      <w:r w:rsidRPr="005225F1">
        <w:rPr>
          <w:rFonts w:ascii="Times New Roman" w:hAnsi="Times New Roman" w:cs="Times New Roman"/>
          <w:noProof/>
          <w:sz w:val="24"/>
          <w:szCs w:val="24"/>
        </w:rPr>
        <w:t>, 102319.</w:t>
      </w:r>
    </w:p>
    <w:p w14:paraId="1F1464E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Hansen, W. G. (1959). How accessibility shapes land use. </w:t>
      </w:r>
      <w:r w:rsidRPr="005225F1">
        <w:rPr>
          <w:rFonts w:ascii="Times New Roman" w:hAnsi="Times New Roman" w:cs="Times New Roman"/>
          <w:i/>
          <w:iCs/>
          <w:noProof/>
          <w:sz w:val="24"/>
          <w:szCs w:val="24"/>
        </w:rPr>
        <w:t>Journal of the American Institute of Planners</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25</w:t>
      </w:r>
      <w:r w:rsidRPr="005225F1">
        <w:rPr>
          <w:rFonts w:ascii="Times New Roman" w:hAnsi="Times New Roman" w:cs="Times New Roman"/>
          <w:noProof/>
          <w:sz w:val="24"/>
          <w:szCs w:val="24"/>
        </w:rPr>
        <w:t>(2), 73–76.</w:t>
      </w:r>
    </w:p>
    <w:p w14:paraId="6C6F83C0"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Hsiao, S., Lu, J., Sterling, J., &amp; Weatherford, M. (1997). Use of geographic information system for analysis of transit pedestrian access. </w:t>
      </w:r>
      <w:r w:rsidRPr="005225F1">
        <w:rPr>
          <w:rFonts w:ascii="Times New Roman" w:hAnsi="Times New Roman" w:cs="Times New Roman"/>
          <w:i/>
          <w:iCs/>
          <w:noProof/>
          <w:sz w:val="24"/>
          <w:szCs w:val="24"/>
        </w:rPr>
        <w:t>Transportation Research Record</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604</w:t>
      </w:r>
      <w:r w:rsidRPr="005225F1">
        <w:rPr>
          <w:rFonts w:ascii="Times New Roman" w:hAnsi="Times New Roman" w:cs="Times New Roman"/>
          <w:noProof/>
          <w:sz w:val="24"/>
          <w:szCs w:val="24"/>
        </w:rPr>
        <w:t>(1), 50–59.</w:t>
      </w:r>
    </w:p>
    <w:p w14:paraId="0D1E3F6F"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Ichoua, S., Gendreau, M., &amp; Potvin, J.-Y. (2003). Vehicle dispatching with time-dependent travel times. </w:t>
      </w:r>
      <w:r w:rsidRPr="005225F1">
        <w:rPr>
          <w:rFonts w:ascii="Times New Roman" w:hAnsi="Times New Roman" w:cs="Times New Roman"/>
          <w:i/>
          <w:iCs/>
          <w:noProof/>
          <w:sz w:val="24"/>
          <w:szCs w:val="24"/>
        </w:rPr>
        <w:t>European Journal of Operational Research</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44</w:t>
      </w:r>
      <w:r w:rsidRPr="005225F1">
        <w:rPr>
          <w:rFonts w:ascii="Times New Roman" w:hAnsi="Times New Roman" w:cs="Times New Roman"/>
          <w:noProof/>
          <w:sz w:val="24"/>
          <w:szCs w:val="24"/>
        </w:rPr>
        <w:t>(2), 379–396.</w:t>
      </w:r>
    </w:p>
    <w:p w14:paraId="5C744157"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lastRenderedPageBreak/>
        <w:t xml:space="preserve">Ingram, D. R. (1971). The concept of accessibility: a search for an operational form. </w:t>
      </w:r>
      <w:r w:rsidRPr="005225F1">
        <w:rPr>
          <w:rFonts w:ascii="Times New Roman" w:hAnsi="Times New Roman" w:cs="Times New Roman"/>
          <w:i/>
          <w:iCs/>
          <w:noProof/>
          <w:sz w:val="24"/>
          <w:szCs w:val="24"/>
        </w:rPr>
        <w:t>Regional Studies</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5</w:t>
      </w:r>
      <w:r w:rsidRPr="005225F1">
        <w:rPr>
          <w:rFonts w:ascii="Times New Roman" w:hAnsi="Times New Roman" w:cs="Times New Roman"/>
          <w:noProof/>
          <w:sz w:val="24"/>
          <w:szCs w:val="24"/>
        </w:rPr>
        <w:t>(2), 101–107.</w:t>
      </w:r>
    </w:p>
    <w:p w14:paraId="72FB936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Kim, H., &amp; Song, Y. (2018). An integrated measure of accessibility and reliability of mass transit systems. </w:t>
      </w:r>
      <w:r w:rsidRPr="005225F1">
        <w:rPr>
          <w:rFonts w:ascii="Times New Roman" w:hAnsi="Times New Roman" w:cs="Times New Roman"/>
          <w:i/>
          <w:iCs/>
          <w:noProof/>
          <w:sz w:val="24"/>
          <w:szCs w:val="24"/>
        </w:rPr>
        <w:t>Transportation</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45</w:t>
      </w:r>
      <w:r w:rsidRPr="005225F1">
        <w:rPr>
          <w:rFonts w:ascii="Times New Roman" w:hAnsi="Times New Roman" w:cs="Times New Roman"/>
          <w:noProof/>
          <w:sz w:val="24"/>
          <w:szCs w:val="24"/>
        </w:rPr>
        <w:t>(4), 1075–1100.</w:t>
      </w:r>
    </w:p>
    <w:p w14:paraId="3852A65E"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Kwan, M.-P. (2000). </w:t>
      </w:r>
      <w:r w:rsidRPr="005225F1">
        <w:rPr>
          <w:rFonts w:ascii="Times New Roman" w:hAnsi="Times New Roman" w:cs="Times New Roman"/>
          <w:i/>
          <w:iCs/>
          <w:noProof/>
          <w:sz w:val="24"/>
          <w:szCs w:val="24"/>
        </w:rPr>
        <w:t>Evaluating gender differences in individual accessibility: A study using trip data collected by the global positioning system</w:t>
      </w:r>
      <w:r w:rsidRPr="005225F1">
        <w:rPr>
          <w:rFonts w:ascii="Times New Roman" w:hAnsi="Times New Roman" w:cs="Times New Roman"/>
          <w:noProof/>
          <w:sz w:val="24"/>
          <w:szCs w:val="24"/>
        </w:rPr>
        <w:t>.</w:t>
      </w:r>
    </w:p>
    <w:p w14:paraId="55C536CB"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5225F1">
        <w:rPr>
          <w:rFonts w:ascii="Times New Roman" w:hAnsi="Times New Roman" w:cs="Times New Roman"/>
          <w:i/>
          <w:iCs/>
          <w:noProof/>
          <w:sz w:val="24"/>
          <w:szCs w:val="24"/>
        </w:rPr>
        <w:t>Applied Geography</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93</w:t>
      </w:r>
      <w:r w:rsidRPr="005225F1">
        <w:rPr>
          <w:rFonts w:ascii="Times New Roman" w:hAnsi="Times New Roman" w:cs="Times New Roman"/>
          <w:noProof/>
          <w:sz w:val="24"/>
          <w:szCs w:val="24"/>
        </w:rPr>
        <w:t>, 47–63. https://doi.org/10.1016/j.apgeog.2018.02.012</w:t>
      </w:r>
    </w:p>
    <w:p w14:paraId="09D3F100"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Lenntorp, B. (1976). Paths in space-time environments: a time-geographic sudy of movement possibilities of individuals. </w:t>
      </w:r>
      <w:r w:rsidRPr="005225F1">
        <w:rPr>
          <w:rFonts w:ascii="Times New Roman" w:hAnsi="Times New Roman" w:cs="Times New Roman"/>
          <w:i/>
          <w:iCs/>
          <w:noProof/>
          <w:sz w:val="24"/>
          <w:szCs w:val="24"/>
        </w:rPr>
        <w:t>Lund Studies in Geography B,</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44</w:t>
      </w:r>
      <w:r w:rsidRPr="005225F1">
        <w:rPr>
          <w:rFonts w:ascii="Times New Roman" w:hAnsi="Times New Roman" w:cs="Times New Roman"/>
          <w:noProof/>
          <w:sz w:val="24"/>
          <w:szCs w:val="24"/>
        </w:rPr>
        <w:t>, 150p.</w:t>
      </w:r>
    </w:p>
    <w:p w14:paraId="22D14C04"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Levinson, D., &amp; Wu, H. (2020). Towards a general theory of access. </w:t>
      </w:r>
      <w:r w:rsidRPr="005225F1">
        <w:rPr>
          <w:rFonts w:ascii="Times New Roman" w:hAnsi="Times New Roman" w:cs="Times New Roman"/>
          <w:i/>
          <w:iCs/>
          <w:noProof/>
          <w:sz w:val="24"/>
          <w:szCs w:val="24"/>
        </w:rPr>
        <w:t>Journal of Transport and Land Us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3</w:t>
      </w:r>
      <w:r w:rsidRPr="005225F1">
        <w:rPr>
          <w:rFonts w:ascii="Times New Roman" w:hAnsi="Times New Roman" w:cs="Times New Roman"/>
          <w:noProof/>
          <w:sz w:val="24"/>
          <w:szCs w:val="24"/>
        </w:rPr>
        <w:t>(1), 129–158.</w:t>
      </w:r>
    </w:p>
    <w:p w14:paraId="525E0613"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Liu, L., &amp; Miller, H. J. (2020a). Does real-time transit information reduce waiting time? An empirical analysis. </w:t>
      </w:r>
      <w:r w:rsidRPr="005225F1">
        <w:rPr>
          <w:rFonts w:ascii="Times New Roman" w:hAnsi="Times New Roman" w:cs="Times New Roman"/>
          <w:i/>
          <w:iCs/>
          <w:noProof/>
          <w:sz w:val="24"/>
          <w:szCs w:val="24"/>
        </w:rPr>
        <w:t>Transportation Research Part A: Policy and Practic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41</w:t>
      </w:r>
      <w:r w:rsidRPr="005225F1">
        <w:rPr>
          <w:rFonts w:ascii="Times New Roman" w:hAnsi="Times New Roman" w:cs="Times New Roman"/>
          <w:noProof/>
          <w:sz w:val="24"/>
          <w:szCs w:val="24"/>
        </w:rPr>
        <w:t>, 167–179.</w:t>
      </w:r>
    </w:p>
    <w:p w14:paraId="7C1BF1D2"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5225F1">
        <w:rPr>
          <w:rFonts w:ascii="Times New Roman" w:hAnsi="Times New Roman" w:cs="Times New Roman"/>
          <w:i/>
          <w:iCs/>
          <w:noProof/>
          <w:sz w:val="24"/>
          <w:szCs w:val="24"/>
        </w:rPr>
        <w:t>Urban Studies</w:t>
      </w:r>
      <w:r w:rsidRPr="005225F1">
        <w:rPr>
          <w:rFonts w:ascii="Times New Roman" w:hAnsi="Times New Roman" w:cs="Times New Roman"/>
          <w:noProof/>
          <w:sz w:val="24"/>
          <w:szCs w:val="24"/>
        </w:rPr>
        <w:t>, 0042098020919323. https://doi.org/10.1177/0042098020919323</w:t>
      </w:r>
    </w:p>
    <w:p w14:paraId="57190D35"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Liu, L., Miller, H. J., &amp; Scheff, J. (2020). The impacts of COVID-19 pandemic on public transit demand in the United States. </w:t>
      </w:r>
      <w:r w:rsidRPr="005225F1">
        <w:rPr>
          <w:rFonts w:ascii="Times New Roman" w:hAnsi="Times New Roman" w:cs="Times New Roman"/>
          <w:i/>
          <w:iCs/>
          <w:noProof/>
          <w:sz w:val="24"/>
          <w:szCs w:val="24"/>
        </w:rPr>
        <w:t>PLoS ON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5</w:t>
      </w:r>
      <w:r w:rsidRPr="005225F1">
        <w:rPr>
          <w:rFonts w:ascii="Times New Roman" w:hAnsi="Times New Roman" w:cs="Times New Roman"/>
          <w:noProof/>
          <w:sz w:val="24"/>
          <w:szCs w:val="24"/>
        </w:rPr>
        <w:t>(11 November), e0242476. https://doi.org/10.1371/journal.pone.0242476</w:t>
      </w:r>
    </w:p>
    <w:p w14:paraId="771C974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Malekzadeh, A., &amp; Chung, E. (2020). A review of transit accessibility models: Challenges in developing transit accessibility models. </w:t>
      </w:r>
      <w:r w:rsidRPr="005225F1">
        <w:rPr>
          <w:rFonts w:ascii="Times New Roman" w:hAnsi="Times New Roman" w:cs="Times New Roman"/>
          <w:i/>
          <w:iCs/>
          <w:noProof/>
          <w:sz w:val="24"/>
          <w:szCs w:val="24"/>
        </w:rPr>
        <w:t>International Journal of Sustainable Transportation</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4</w:t>
      </w:r>
      <w:r w:rsidRPr="005225F1">
        <w:rPr>
          <w:rFonts w:ascii="Times New Roman" w:hAnsi="Times New Roman" w:cs="Times New Roman"/>
          <w:noProof/>
          <w:sz w:val="24"/>
          <w:szCs w:val="24"/>
        </w:rPr>
        <w:t>(10), 733–748.</w:t>
      </w:r>
    </w:p>
    <w:p w14:paraId="1EE43D49"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Miller, H. J. (1991). Modelling accessibility using space-time prism concepts within geographical information systems. </w:t>
      </w:r>
      <w:r w:rsidRPr="005225F1">
        <w:rPr>
          <w:rFonts w:ascii="Times New Roman" w:hAnsi="Times New Roman" w:cs="Times New Roman"/>
          <w:i/>
          <w:iCs/>
          <w:noProof/>
          <w:sz w:val="24"/>
          <w:szCs w:val="24"/>
        </w:rPr>
        <w:t>International Journal of Geographical Information System</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5</w:t>
      </w:r>
      <w:r w:rsidRPr="005225F1">
        <w:rPr>
          <w:rFonts w:ascii="Times New Roman" w:hAnsi="Times New Roman" w:cs="Times New Roman"/>
          <w:noProof/>
          <w:sz w:val="24"/>
          <w:szCs w:val="24"/>
        </w:rPr>
        <w:t>(3), 287–301.</w:t>
      </w:r>
    </w:p>
    <w:p w14:paraId="350FDFE1"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5225F1">
        <w:rPr>
          <w:rFonts w:ascii="Times New Roman" w:hAnsi="Times New Roman" w:cs="Times New Roman"/>
          <w:i/>
          <w:iCs/>
          <w:noProof/>
          <w:sz w:val="24"/>
          <w:szCs w:val="24"/>
        </w:rPr>
        <w:t>Geographical Analysis</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31</w:t>
      </w:r>
      <w:r w:rsidRPr="005225F1">
        <w:rPr>
          <w:rFonts w:ascii="Times New Roman" w:hAnsi="Times New Roman" w:cs="Times New Roman"/>
          <w:noProof/>
          <w:sz w:val="24"/>
          <w:szCs w:val="24"/>
        </w:rPr>
        <w:t>(1), 187–212.</w:t>
      </w:r>
    </w:p>
    <w:p w14:paraId="3D0C83B8"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Miller, H. J. (2017). Time geography and space-time prism. </w:t>
      </w:r>
      <w:r w:rsidRPr="005225F1">
        <w:rPr>
          <w:rFonts w:ascii="Times New Roman" w:hAnsi="Times New Roman" w:cs="Times New Roman"/>
          <w:i/>
          <w:iCs/>
          <w:noProof/>
          <w:sz w:val="24"/>
          <w:szCs w:val="24"/>
        </w:rPr>
        <w:t>International Encyclopedia of Geography: People, the Earth, Environment and Technology</w:t>
      </w:r>
      <w:r w:rsidRPr="005225F1">
        <w:rPr>
          <w:rFonts w:ascii="Times New Roman" w:hAnsi="Times New Roman" w:cs="Times New Roman"/>
          <w:noProof/>
          <w:sz w:val="24"/>
          <w:szCs w:val="24"/>
        </w:rPr>
        <w:t>, 1–19.</w:t>
      </w:r>
    </w:p>
    <w:p w14:paraId="2426008A"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Mohadisdudis, H. M., &amp; Ali, N. M. (2014). A study of smartphone usage and barriers among the elderly. </w:t>
      </w:r>
      <w:r w:rsidRPr="005225F1">
        <w:rPr>
          <w:rFonts w:ascii="Times New Roman" w:hAnsi="Times New Roman" w:cs="Times New Roman"/>
          <w:i/>
          <w:iCs/>
          <w:noProof/>
          <w:sz w:val="24"/>
          <w:szCs w:val="24"/>
        </w:rPr>
        <w:t>2014 3rd International Conference on User Science and Engineering (i-USEr)</w:t>
      </w:r>
      <w:r w:rsidRPr="005225F1">
        <w:rPr>
          <w:rFonts w:ascii="Times New Roman" w:hAnsi="Times New Roman" w:cs="Times New Roman"/>
          <w:noProof/>
          <w:sz w:val="24"/>
          <w:szCs w:val="24"/>
        </w:rPr>
        <w:t>, 109–114. IEEE.</w:t>
      </w:r>
    </w:p>
    <w:p w14:paraId="60EF67AD"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5225F1">
        <w:rPr>
          <w:rFonts w:ascii="Times New Roman" w:hAnsi="Times New Roman" w:cs="Times New Roman"/>
          <w:i/>
          <w:iCs/>
          <w:noProof/>
          <w:sz w:val="24"/>
          <w:szCs w:val="24"/>
        </w:rPr>
        <w:t>European Journal of Transport and Infrastructure Research</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7</w:t>
      </w:r>
      <w:r w:rsidRPr="005225F1">
        <w:rPr>
          <w:rFonts w:ascii="Times New Roman" w:hAnsi="Times New Roman" w:cs="Times New Roman"/>
          <w:noProof/>
          <w:sz w:val="24"/>
          <w:szCs w:val="24"/>
        </w:rPr>
        <w:t>(4).</w:t>
      </w:r>
    </w:p>
    <w:p w14:paraId="5B6944DE"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lastRenderedPageBreak/>
        <w:t xml:space="preserve">O’Sullivan, D., Morrison, A., &amp; Shearer, J. (2000). Using desktop GIS for the investigation of accessibility by public transport: an isochrone approach. </w:t>
      </w:r>
      <w:r w:rsidRPr="005225F1">
        <w:rPr>
          <w:rFonts w:ascii="Times New Roman" w:hAnsi="Times New Roman" w:cs="Times New Roman"/>
          <w:i/>
          <w:iCs/>
          <w:noProof/>
          <w:sz w:val="24"/>
          <w:szCs w:val="24"/>
        </w:rPr>
        <w:t>International Journal of Geographical Information Scienc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4</w:t>
      </w:r>
      <w:r w:rsidRPr="005225F1">
        <w:rPr>
          <w:rFonts w:ascii="Times New Roman" w:hAnsi="Times New Roman" w:cs="Times New Roman"/>
          <w:noProof/>
          <w:sz w:val="24"/>
          <w:szCs w:val="24"/>
        </w:rPr>
        <w:t>(1), 85–104.</w:t>
      </w:r>
    </w:p>
    <w:p w14:paraId="7083DD80"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Owen, A., &amp; Levinson, D. M. (2015). Modeling the commute mode share of transit using continuous accessibility to jobs. </w:t>
      </w:r>
      <w:r w:rsidRPr="005225F1">
        <w:rPr>
          <w:rFonts w:ascii="Times New Roman" w:hAnsi="Times New Roman" w:cs="Times New Roman"/>
          <w:i/>
          <w:iCs/>
          <w:noProof/>
          <w:sz w:val="24"/>
          <w:szCs w:val="24"/>
        </w:rPr>
        <w:t>Transportation Research Part A: Policy and Practic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74</w:t>
      </w:r>
      <w:r w:rsidRPr="005225F1">
        <w:rPr>
          <w:rFonts w:ascii="Times New Roman" w:hAnsi="Times New Roman" w:cs="Times New Roman"/>
          <w:noProof/>
          <w:sz w:val="24"/>
          <w:szCs w:val="24"/>
        </w:rPr>
        <w:t>, 110–122.</w:t>
      </w:r>
    </w:p>
    <w:p w14:paraId="0DD56413"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5225F1">
        <w:rPr>
          <w:rFonts w:ascii="Times New Roman" w:hAnsi="Times New Roman" w:cs="Times New Roman"/>
          <w:i/>
          <w:iCs/>
          <w:noProof/>
          <w:sz w:val="24"/>
          <w:szCs w:val="24"/>
        </w:rPr>
        <w:t>International Journal of Geographical Information Scienc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34</w:t>
      </w:r>
      <w:r w:rsidRPr="005225F1">
        <w:rPr>
          <w:rFonts w:ascii="Times New Roman" w:hAnsi="Times New Roman" w:cs="Times New Roman"/>
          <w:noProof/>
          <w:sz w:val="24"/>
          <w:szCs w:val="24"/>
        </w:rPr>
        <w:t>(2), 367–392. https://doi.org/10.1080/13658816.2019.1608997</w:t>
      </w:r>
    </w:p>
    <w:p w14:paraId="4E6CE805"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430DEDB8"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5225F1">
        <w:rPr>
          <w:rFonts w:ascii="Times New Roman" w:hAnsi="Times New Roman" w:cs="Times New Roman"/>
          <w:i/>
          <w:iCs/>
          <w:noProof/>
          <w:sz w:val="24"/>
          <w:szCs w:val="24"/>
        </w:rPr>
        <w:t>Transportation Research Part C: Emerging Technologies</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66</w:t>
      </w:r>
      <w:r w:rsidRPr="005225F1">
        <w:rPr>
          <w:rFonts w:ascii="Times New Roman" w:hAnsi="Times New Roman" w:cs="Times New Roman"/>
          <w:noProof/>
          <w:sz w:val="24"/>
          <w:szCs w:val="24"/>
        </w:rPr>
        <w:t>, 176–194.</w:t>
      </w:r>
    </w:p>
    <w:p w14:paraId="086586E3"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5225F1">
        <w:rPr>
          <w:rFonts w:ascii="Times New Roman" w:hAnsi="Times New Roman" w:cs="Times New Roman"/>
          <w:i/>
          <w:iCs/>
          <w:noProof/>
          <w:sz w:val="24"/>
          <w:szCs w:val="24"/>
        </w:rPr>
        <w:t>Transportation Research Record</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2417</w:t>
      </w:r>
      <w:r w:rsidRPr="005225F1">
        <w:rPr>
          <w:rFonts w:ascii="Times New Roman" w:hAnsi="Times New Roman" w:cs="Times New Roman"/>
          <w:noProof/>
          <w:sz w:val="24"/>
          <w:szCs w:val="24"/>
        </w:rPr>
        <w:t>(1), 130–138.</w:t>
      </w:r>
    </w:p>
    <w:p w14:paraId="39F45A2D"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Tribby, C. P., &amp; Zandbergen, P. A. (2012). High-resolution spatio-temporal modeling of public transit accessibility. </w:t>
      </w:r>
      <w:r w:rsidRPr="005225F1">
        <w:rPr>
          <w:rFonts w:ascii="Times New Roman" w:hAnsi="Times New Roman" w:cs="Times New Roman"/>
          <w:i/>
          <w:iCs/>
          <w:noProof/>
          <w:sz w:val="24"/>
          <w:szCs w:val="24"/>
        </w:rPr>
        <w:t>Applied Geography</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34</w:t>
      </w:r>
      <w:r w:rsidRPr="005225F1">
        <w:rPr>
          <w:rFonts w:ascii="Times New Roman" w:hAnsi="Times New Roman" w:cs="Times New Roman"/>
          <w:noProof/>
          <w:sz w:val="24"/>
          <w:szCs w:val="24"/>
        </w:rPr>
        <w:t>, 345–355.</w:t>
      </w:r>
    </w:p>
    <w:p w14:paraId="6E34548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Tsetsi, E., &amp; Rains, S. A. (2017). Smartphone Internet access and use: Extending the digital divide and usage gap. </w:t>
      </w:r>
      <w:r w:rsidRPr="005225F1">
        <w:rPr>
          <w:rFonts w:ascii="Times New Roman" w:hAnsi="Times New Roman" w:cs="Times New Roman"/>
          <w:i/>
          <w:iCs/>
          <w:noProof/>
          <w:sz w:val="24"/>
          <w:szCs w:val="24"/>
        </w:rPr>
        <w:t>Mobile Media &amp; Communication</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5</w:t>
      </w:r>
      <w:r w:rsidRPr="005225F1">
        <w:rPr>
          <w:rFonts w:ascii="Times New Roman" w:hAnsi="Times New Roman" w:cs="Times New Roman"/>
          <w:noProof/>
          <w:sz w:val="24"/>
          <w:szCs w:val="24"/>
        </w:rPr>
        <w:t>(3), 239–255.</w:t>
      </w:r>
    </w:p>
    <w:p w14:paraId="689B9343"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Wang, Y., Yuan, Y., Ma, Y., &amp; Wang, G. (2019). Time-dependent graphs: Definitions, applications, and algorithms. </w:t>
      </w:r>
      <w:r w:rsidRPr="005225F1">
        <w:rPr>
          <w:rFonts w:ascii="Times New Roman" w:hAnsi="Times New Roman" w:cs="Times New Roman"/>
          <w:i/>
          <w:iCs/>
          <w:noProof/>
          <w:sz w:val="24"/>
          <w:szCs w:val="24"/>
        </w:rPr>
        <w:t>Data Science and Engineering</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4</w:t>
      </w:r>
      <w:r w:rsidRPr="005225F1">
        <w:rPr>
          <w:rFonts w:ascii="Times New Roman" w:hAnsi="Times New Roman" w:cs="Times New Roman"/>
          <w:noProof/>
          <w:sz w:val="24"/>
          <w:szCs w:val="24"/>
        </w:rPr>
        <w:t>(4), 352–366.</w:t>
      </w:r>
    </w:p>
    <w:p w14:paraId="336D5179"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5225F1">
        <w:rPr>
          <w:rFonts w:ascii="Times New Roman" w:hAnsi="Times New Roman" w:cs="Times New Roman"/>
          <w:i/>
          <w:iCs/>
          <w:noProof/>
          <w:sz w:val="24"/>
          <w:szCs w:val="24"/>
        </w:rPr>
        <w:t>Journal of Transport Geography</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62</w:t>
      </w:r>
      <w:r w:rsidRPr="005225F1">
        <w:rPr>
          <w:rFonts w:ascii="Times New Roman" w:hAnsi="Times New Roman" w:cs="Times New Roman"/>
          <w:noProof/>
          <w:sz w:val="24"/>
          <w:szCs w:val="24"/>
        </w:rPr>
        <w:t>, 92–97.</w:t>
      </w:r>
    </w:p>
    <w:p w14:paraId="03DB6A8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Wessel, N., &amp; Farber, S. (2019). On the accuracy of schedule-based GTFS for measuring accessibility. </w:t>
      </w:r>
      <w:r w:rsidRPr="005225F1">
        <w:rPr>
          <w:rFonts w:ascii="Times New Roman" w:hAnsi="Times New Roman" w:cs="Times New Roman"/>
          <w:i/>
          <w:iCs/>
          <w:noProof/>
          <w:sz w:val="24"/>
          <w:szCs w:val="24"/>
        </w:rPr>
        <w:t>Journal of Transport and Land Us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2</w:t>
      </w:r>
      <w:r w:rsidRPr="005225F1">
        <w:rPr>
          <w:rFonts w:ascii="Times New Roman" w:hAnsi="Times New Roman" w:cs="Times New Roman"/>
          <w:noProof/>
          <w:sz w:val="24"/>
          <w:szCs w:val="24"/>
        </w:rPr>
        <w:t>(1), 475–500.</w:t>
      </w:r>
    </w:p>
    <w:p w14:paraId="139248CF"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Wu, H., &amp; Levinson, D. (2020). Unifying access. </w:t>
      </w:r>
      <w:r w:rsidRPr="005225F1">
        <w:rPr>
          <w:rFonts w:ascii="Times New Roman" w:hAnsi="Times New Roman" w:cs="Times New Roman"/>
          <w:i/>
          <w:iCs/>
          <w:noProof/>
          <w:sz w:val="24"/>
          <w:szCs w:val="24"/>
        </w:rPr>
        <w:t>Transportation Research Part D: Transport and Environment</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83</w:t>
      </w:r>
      <w:r w:rsidRPr="005225F1">
        <w:rPr>
          <w:rFonts w:ascii="Times New Roman" w:hAnsi="Times New Roman" w:cs="Times New Roman"/>
          <w:noProof/>
          <w:sz w:val="24"/>
          <w:szCs w:val="24"/>
        </w:rPr>
        <w:t>, 102355.</w:t>
      </w:r>
    </w:p>
    <w:p w14:paraId="6DFFF487"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5225F1">
        <w:rPr>
          <w:rFonts w:ascii="Times New Roman" w:hAnsi="Times New Roman" w:cs="Times New Roman"/>
          <w:i/>
          <w:iCs/>
          <w:noProof/>
          <w:sz w:val="24"/>
          <w:szCs w:val="24"/>
        </w:rPr>
        <w:t>Journal of Transportation and Statistics</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4</w:t>
      </w:r>
      <w:r w:rsidRPr="005225F1">
        <w:rPr>
          <w:rFonts w:ascii="Times New Roman" w:hAnsi="Times New Roman" w:cs="Times New Roman"/>
          <w:noProof/>
          <w:sz w:val="24"/>
          <w:szCs w:val="24"/>
        </w:rPr>
        <w:t>(2/3), 1–14.</w:t>
      </w:r>
    </w:p>
    <w:p w14:paraId="0F54DC40"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Xie, D., Zhu, H., Yan, L., Yuan, S., &amp; Zhang, J. (2012). An improved Dijkstra algorithm in GIS application. </w:t>
      </w:r>
      <w:r w:rsidRPr="005225F1">
        <w:rPr>
          <w:rFonts w:ascii="Times New Roman" w:hAnsi="Times New Roman" w:cs="Times New Roman"/>
          <w:i/>
          <w:iCs/>
          <w:noProof/>
          <w:sz w:val="24"/>
          <w:szCs w:val="24"/>
        </w:rPr>
        <w:t>World Automation Congress 2012</w:t>
      </w:r>
      <w:r w:rsidRPr="005225F1">
        <w:rPr>
          <w:rFonts w:ascii="Times New Roman" w:hAnsi="Times New Roman" w:cs="Times New Roman"/>
          <w:noProof/>
          <w:sz w:val="24"/>
          <w:szCs w:val="24"/>
        </w:rPr>
        <w:t>, 167–169. IEEE.</w:t>
      </w:r>
    </w:p>
    <w:p w14:paraId="45924ACE"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szCs w:val="24"/>
        </w:rPr>
      </w:pPr>
      <w:r w:rsidRPr="005225F1">
        <w:rPr>
          <w:rFonts w:ascii="Times New Roman" w:hAnsi="Times New Roman" w:cs="Times New Roman"/>
          <w:noProof/>
          <w:sz w:val="24"/>
          <w:szCs w:val="24"/>
        </w:rPr>
        <w:t xml:space="preserve">Zhang, T., Dong, S., Zeng, Z., &amp; Li, J. (2018). Quantifying multi-modal public transit </w:t>
      </w:r>
      <w:r w:rsidRPr="005225F1">
        <w:rPr>
          <w:rFonts w:ascii="Times New Roman" w:hAnsi="Times New Roman" w:cs="Times New Roman"/>
          <w:noProof/>
          <w:sz w:val="24"/>
          <w:szCs w:val="24"/>
        </w:rPr>
        <w:lastRenderedPageBreak/>
        <w:t xml:space="preserve">accessibility for large metropolitan areas: a time-dependent reliability modeling approach. </w:t>
      </w:r>
      <w:r w:rsidRPr="005225F1">
        <w:rPr>
          <w:rFonts w:ascii="Times New Roman" w:hAnsi="Times New Roman" w:cs="Times New Roman"/>
          <w:i/>
          <w:iCs/>
          <w:noProof/>
          <w:sz w:val="24"/>
          <w:szCs w:val="24"/>
        </w:rPr>
        <w:t>International Journal of Geographical Information Science</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32</w:t>
      </w:r>
      <w:r w:rsidRPr="005225F1">
        <w:rPr>
          <w:rFonts w:ascii="Times New Roman" w:hAnsi="Times New Roman" w:cs="Times New Roman"/>
          <w:noProof/>
          <w:sz w:val="24"/>
          <w:szCs w:val="24"/>
        </w:rPr>
        <w:t>(8), 1649–1676.</w:t>
      </w:r>
    </w:p>
    <w:p w14:paraId="184CAC96" w14:textId="77777777" w:rsidR="005225F1" w:rsidRPr="005225F1" w:rsidRDefault="005225F1" w:rsidP="005225F1">
      <w:pPr>
        <w:widowControl w:val="0"/>
        <w:autoSpaceDE w:val="0"/>
        <w:autoSpaceDN w:val="0"/>
        <w:adjustRightInd w:val="0"/>
        <w:spacing w:line="240" w:lineRule="auto"/>
        <w:ind w:left="480" w:hanging="480"/>
        <w:rPr>
          <w:rFonts w:ascii="Times New Roman" w:hAnsi="Times New Roman" w:cs="Times New Roman"/>
          <w:noProof/>
          <w:sz w:val="24"/>
        </w:rPr>
      </w:pPr>
      <w:r w:rsidRPr="005225F1">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5225F1">
        <w:rPr>
          <w:rFonts w:ascii="Times New Roman" w:hAnsi="Times New Roman" w:cs="Times New Roman"/>
          <w:i/>
          <w:iCs/>
          <w:noProof/>
          <w:sz w:val="24"/>
          <w:szCs w:val="24"/>
        </w:rPr>
        <w:t>Transportation Research Record</w:t>
      </w:r>
      <w:r w:rsidRPr="005225F1">
        <w:rPr>
          <w:rFonts w:ascii="Times New Roman" w:hAnsi="Times New Roman" w:cs="Times New Roman"/>
          <w:noProof/>
          <w:sz w:val="24"/>
          <w:szCs w:val="24"/>
        </w:rPr>
        <w:t xml:space="preserve">, </w:t>
      </w:r>
      <w:r w:rsidRPr="005225F1">
        <w:rPr>
          <w:rFonts w:ascii="Times New Roman" w:hAnsi="Times New Roman" w:cs="Times New Roman"/>
          <w:i/>
          <w:iCs/>
          <w:noProof/>
          <w:sz w:val="24"/>
          <w:szCs w:val="24"/>
        </w:rPr>
        <w:t>1835</w:t>
      </w:r>
      <w:r w:rsidRPr="005225F1">
        <w:rPr>
          <w:rFonts w:ascii="Times New Roman" w:hAnsi="Times New Roman" w:cs="Times New Roman"/>
          <w:noProof/>
          <w:sz w:val="24"/>
          <w:szCs w:val="24"/>
        </w:rPr>
        <w:t>(1), 34–41.</w:t>
      </w:r>
    </w:p>
    <w:p w14:paraId="0C2355A4" w14:textId="6549C71A" w:rsidR="002700E2"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38245D">
      <w:pPr>
        <w:spacing w:line="240" w:lineRule="auto"/>
        <w:jc w:val="both"/>
        <w:rPr>
          <w:rFonts w:ascii="Times New Roman" w:hAnsi="Times New Roman" w:cs="Times New Roman"/>
          <w:sz w:val="24"/>
        </w:rPr>
      </w:pPr>
    </w:p>
    <w:p w14:paraId="4A08DFEA" w14:textId="08D24640" w:rsidR="00D96740" w:rsidRPr="006B56EA" w:rsidRDefault="00D96740" w:rsidP="0038245D">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er,  Dr. Harvey J." w:date="2021-10-11T10:17:00Z" w:initials="MH">
    <w:p w14:paraId="49D77B81" w14:textId="7805C8C4" w:rsidR="00B261D2" w:rsidRDefault="00B261D2">
      <w:pPr>
        <w:pStyle w:val="CommentText"/>
      </w:pPr>
      <w:r>
        <w:rPr>
          <w:rStyle w:val="CommentReference"/>
        </w:rPr>
        <w:annotationRef/>
      </w:r>
      <w:r>
        <w:t xml:space="preserve">What the heck are these numbers? </w:t>
      </w:r>
      <w:r w:rsidR="002E3E5E">
        <w:t xml:space="preserve"> ORCIDS?</w:t>
      </w:r>
    </w:p>
  </w:comment>
  <w:comment w:id="1"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2" w:author="Liu, Luyu" w:date="2021-10-08T21:41:00Z" w:initials="LL">
    <w:p w14:paraId="56DFC941" w14:textId="3DED99FC" w:rsidR="006D71ED" w:rsidRDefault="006D71ED">
      <w:pPr>
        <w:pStyle w:val="CommentText"/>
      </w:pPr>
      <w:r>
        <w:rPr>
          <w:rStyle w:val="CommentReference"/>
        </w:rPr>
        <w:annotationRef/>
      </w:r>
      <w:r>
        <w:t>Max 250 words</w:t>
      </w:r>
    </w:p>
  </w:comment>
  <w:comment w:id="3" w:author="Miller,  Dr. Harvey J." w:date="2021-10-11T10:41:00Z" w:initials="MH">
    <w:p w14:paraId="310647F7" w14:textId="6D114930" w:rsidR="00101438" w:rsidRDefault="00101438">
      <w:pPr>
        <w:pStyle w:val="CommentText"/>
      </w:pPr>
      <w:r>
        <w:rPr>
          <w:rStyle w:val="CommentReference"/>
        </w:rPr>
        <w:annotationRef/>
      </w:r>
      <w:r>
        <w:t>Finish this overview paragraph</w:t>
      </w:r>
    </w:p>
  </w:comment>
  <w:comment w:id="4" w:author="Liu Luyu" w:date="2021-10-12T19:44:00Z" w:initials="LL">
    <w:p w14:paraId="0242AEE1" w14:textId="3ACAD57D" w:rsidR="00642C09" w:rsidRDefault="00642C09">
      <w:pPr>
        <w:pStyle w:val="CommentText"/>
      </w:pPr>
      <w:r>
        <w:rPr>
          <w:rStyle w:val="CommentReference"/>
        </w:rPr>
        <w:annotationRef/>
      </w:r>
      <w:r>
        <w:t>Added</w:t>
      </w:r>
    </w:p>
  </w:comment>
  <w:comment w:id="5" w:author="Miller,  Dr. Harvey J." w:date="2021-09-13T16:23:00Z" w:initials="MH">
    <w:p w14:paraId="6EBD8925" w14:textId="5AA4A04B" w:rsidR="00591A16" w:rsidRDefault="00591A16">
      <w:pPr>
        <w:pStyle w:val="CommentText"/>
      </w:pPr>
      <w:r>
        <w:rPr>
          <w:rStyle w:val="CommentReference"/>
        </w:rPr>
        <w:annotationRef/>
      </w:r>
      <w:r>
        <w:t>Why?</w:t>
      </w:r>
    </w:p>
  </w:comment>
  <w:comment w:id="6" w:author="Liu Luyu [2]"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7" w:author="Miller,  Dr. Harvey J." w:date="2021-09-13T16:23:00Z" w:initials="MH">
    <w:p w14:paraId="7F82AB3E" w14:textId="77777777" w:rsidR="00C431E6" w:rsidRDefault="00C431E6" w:rsidP="00C431E6">
      <w:pPr>
        <w:pStyle w:val="CommentText"/>
      </w:pPr>
      <w:r>
        <w:rPr>
          <w:rStyle w:val="CommentReference"/>
        </w:rPr>
        <w:annotationRef/>
      </w:r>
      <w:r>
        <w:t>What do these mean?</w:t>
      </w:r>
    </w:p>
  </w:comment>
  <w:comment w:id="8" w:author="Liu, Luyu" w:date="2021-10-08T14:42:00Z" w:initials="LL">
    <w:p w14:paraId="33C031A0" w14:textId="16CB6F73" w:rsidR="003175D3" w:rsidRDefault="003175D3">
      <w:pPr>
        <w:pStyle w:val="CommentText"/>
      </w:pPr>
      <w:r>
        <w:rPr>
          <w:rStyle w:val="CommentReference"/>
        </w:rPr>
        <w:annotationRef/>
      </w:r>
      <w:r>
        <w:t>Updated</w:t>
      </w:r>
    </w:p>
  </w:comment>
  <w:comment w:id="9" w:author="Miller,  Dr. Harvey J." w:date="2021-10-11T10:49:00Z" w:initials="MH">
    <w:p w14:paraId="2F281A62" w14:textId="497DF5E1" w:rsidR="00965D29" w:rsidRDefault="00965D29">
      <w:pPr>
        <w:pStyle w:val="CommentText"/>
      </w:pPr>
      <w:r>
        <w:rPr>
          <w:rStyle w:val="CommentReference"/>
        </w:rPr>
        <w:annotationRef/>
      </w:r>
      <w:r>
        <w:t>Check Mike Batty’s work on Oyster card data in London, and cite</w:t>
      </w:r>
    </w:p>
  </w:comment>
  <w:comment w:id="10" w:author="Miller,  Dr. Harvey J." w:date="2021-10-11T10: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11" w:author="Liu Luyu" w:date="2021-10-12T19:57:00Z" w:initials="LL">
    <w:p w14:paraId="64B74A83" w14:textId="43BE3053" w:rsidR="00D40B43" w:rsidRDefault="00D40B43">
      <w:pPr>
        <w:pStyle w:val="CommentText"/>
      </w:pPr>
      <w:r>
        <w:rPr>
          <w:rStyle w:val="CommentReference"/>
        </w:rPr>
        <w:annotationRef/>
      </w:r>
      <w:r>
        <w:t xml:space="preserve">About 5%, we tested in the RTI paper. </w:t>
      </w:r>
    </w:p>
  </w:comment>
  <w:comment w:id="12" w:author="Miller,  Dr. Harvey J." w:date="2021-09-14T14:53:00Z" w:initials="MH">
    <w:p w14:paraId="525756BA" w14:textId="0BB2A147" w:rsidR="00265250" w:rsidRDefault="00265250">
      <w:pPr>
        <w:pStyle w:val="CommentText"/>
      </w:pPr>
      <w:r>
        <w:rPr>
          <w:rStyle w:val="CommentReference"/>
        </w:rPr>
        <w:annotationRef/>
      </w:r>
      <w:r>
        <w:t>W</w:t>
      </w:r>
      <w:r w:rsidR="00AB6A54">
        <w:t>e</w:t>
      </w:r>
      <w:r>
        <w:t xml:space="preserve"> do this?</w:t>
      </w:r>
      <w:r w:rsidR="00E74CE5">
        <w:t xml:space="preserve"> </w:t>
      </w:r>
      <w:r w:rsidR="00AB6A54">
        <w:t>I don’t think so.</w:t>
      </w:r>
    </w:p>
  </w:comment>
  <w:comment w:id="13"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4" w:author="Liu Luyu [2]"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6"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7" w:author="Liu Luyu [2]" w:date="2021-09-29T21:45:00Z" w:initials="LL">
    <w:p w14:paraId="56F40729" w14:textId="29D33F0C" w:rsidR="0091395C" w:rsidRDefault="0091395C">
      <w:pPr>
        <w:pStyle w:val="CommentText"/>
      </w:pPr>
      <w:r>
        <w:rPr>
          <w:rStyle w:val="CommentReference"/>
        </w:rPr>
        <w:annotationRef/>
      </w:r>
      <w:r>
        <w:t>Updated</w:t>
      </w:r>
    </w:p>
  </w:comment>
  <w:comment w:id="18" w:author="Miller,  Dr. Harvey J." w:date="2021-09-14T15:16:00Z" w:initials="MH">
    <w:p w14:paraId="4DAA410B" w14:textId="77777777" w:rsidR="00CC34E8" w:rsidRDefault="00CC34E8" w:rsidP="00CC34E8">
      <w:pPr>
        <w:pStyle w:val="CommentText"/>
      </w:pPr>
      <w:r>
        <w:rPr>
          <w:rStyle w:val="CommentReference"/>
        </w:rPr>
        <w:annotationRef/>
      </w:r>
      <w:r>
        <w:t>A graphic to illustrate?</w:t>
      </w:r>
    </w:p>
  </w:comment>
  <w:comment w:id="19" w:author="Liu Luyu [2]"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20"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21" w:author="Miller,  Dr. Harvey J." w:date="2021-09-14T15: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22" w:author="Liu, Luyu" w:date="2021-09-24T21: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29" w:author="Miller,  Dr. Harvey J." w:date="2021-10-12T09: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33" w:author="Miller,  Dr. Harvey J." w:date="2021-10-12T09:58:00Z" w:initials="MH">
    <w:p w14:paraId="1DCD6BC2" w14:textId="3B84C802" w:rsidR="00291FA1" w:rsidRDefault="00291FA1">
      <w:pPr>
        <w:pStyle w:val="CommentText"/>
      </w:pPr>
      <w:r>
        <w:rPr>
          <w:rStyle w:val="CommentReference"/>
        </w:rPr>
        <w:annotationRef/>
      </w:r>
      <w:r>
        <w:t>Again, how confident are we in this result</w:t>
      </w:r>
      <w:r w:rsidR="00353810">
        <w:t>?</w:t>
      </w:r>
    </w:p>
  </w:comment>
  <w:comment w:id="34" w:author="Liu Luyu" w:date="2021-10-12T21:49:00Z" w:initials="LL">
    <w:p w14:paraId="0F2DDAA4" w14:textId="671471CA" w:rsidR="006C406E" w:rsidRDefault="006C406E">
      <w:pPr>
        <w:pStyle w:val="CommentText"/>
      </w:pPr>
      <w:r>
        <w:rPr>
          <w:rStyle w:val="CommentReference"/>
        </w:rPr>
        <w:annotationRef/>
      </w:r>
      <w:r>
        <w:t>Pretty confident</w:t>
      </w:r>
    </w:p>
  </w:comment>
  <w:comment w:id="35" w:author="Miller,  Dr. Harvey J." w:date="2021-10-12T13:55:00Z" w:initials="MH">
    <w:p w14:paraId="6B71D174" w14:textId="32F40AEA" w:rsidR="007747CB" w:rsidRDefault="007747CB">
      <w:pPr>
        <w:pStyle w:val="CommentText"/>
      </w:pPr>
      <w:r>
        <w:rPr>
          <w:rStyle w:val="CommentReference"/>
        </w:rPr>
        <w:annotationRef/>
      </w:r>
      <w:r>
        <w:t>Cite our paper</w:t>
      </w:r>
    </w:p>
  </w:comment>
  <w:comment w:id="36" w:author="Miller,  Dr. Harvey J." w:date="2021-10-12T13:56:00Z" w:initials="MH">
    <w:p w14:paraId="074B73A0" w14:textId="453DD3C4" w:rsidR="00C84A5D" w:rsidRDefault="00C84A5D">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77B81" w15:done="1"/>
  <w15:commentEx w15:paraId="0C95FAE9" w15:done="0"/>
  <w15:commentEx w15:paraId="56DFC941" w15:done="0"/>
  <w15:commentEx w15:paraId="310647F7" w15:done="0"/>
  <w15:commentEx w15:paraId="0242AEE1" w15:paraIdParent="310647F7" w15:done="0"/>
  <w15:commentEx w15:paraId="6EBD8925" w15:done="1"/>
  <w15:commentEx w15:paraId="4C0ACF95" w15:paraIdParent="6EBD8925" w15:done="1"/>
  <w15:commentEx w15:paraId="7F82AB3E" w15:done="1"/>
  <w15:commentEx w15:paraId="33C031A0" w15:paraIdParent="7F82AB3E" w15:done="1"/>
  <w15:commentEx w15:paraId="2F281A62" w15:done="1"/>
  <w15:commentEx w15:paraId="6053BC73" w15:done="1"/>
  <w15:commentEx w15:paraId="64B74A83" w15:paraIdParent="6053BC73" w15:done="1"/>
  <w15:commentEx w15:paraId="525756BA" w15:done="1"/>
  <w15:commentEx w15:paraId="551BCD5E" w15:done="1"/>
  <w15:commentEx w15:paraId="1C77C354" w15:paraIdParent="551BCD5E" w15:done="1"/>
  <w15:commentEx w15:paraId="6314FACE" w15:done="1"/>
  <w15:commentEx w15:paraId="56F40729" w15:paraIdParent="6314FACE" w15:done="1"/>
  <w15:commentEx w15:paraId="4DAA410B" w15:done="1"/>
  <w15:commentEx w15:paraId="56155716" w15:paraIdParent="4DAA410B" w15:done="1"/>
  <w15:commentEx w15:paraId="37878C62" w15:done="1"/>
  <w15:commentEx w15:paraId="7889C938" w15:done="1"/>
  <w15:commentEx w15:paraId="58F96C18" w15:paraIdParent="7889C938" w15:done="1"/>
  <w15:commentEx w15:paraId="10E5E25C" w15:done="1"/>
  <w15:commentEx w15:paraId="1DCD6BC2" w15:done="0"/>
  <w15:commentEx w15:paraId="0F2DDAA4" w15:paraIdParent="1DCD6BC2" w15:done="0"/>
  <w15:commentEx w15:paraId="6B71D174" w15:done="1"/>
  <w15:commentEx w15:paraId="074B73A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E8DD1" w16cex:dateUtc="2021-10-11T14:17:00Z"/>
  <w16cex:commentExtensible w16cex:durableId="250AEF7A" w16cex:dateUtc="2021-10-08T20:25:00Z"/>
  <w16cex:commentExtensible w16cex:durableId="250B3987" w16cex:dateUtc="2021-10-09T01:41:00Z"/>
  <w16cex:commentExtensible w16cex:durableId="250E9359" w16cex:dateUtc="2021-10-11T14:41:00Z"/>
  <w16cex:commentExtensible w16cex:durableId="25106404" w16cex:dateUtc="2021-10-12T23:44: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50ECE6D" w16cex:dateUtc="2021-09-14T19:30:00Z"/>
  <w16cex:commentExtensible w16cex:durableId="250ECE6C" w16cex:dateUtc="2021-09-25T01:26:00Z"/>
  <w16cex:commentExtensible w16cex:durableId="250FD9F2" w16cex:dateUtc="2021-10-12T13:54:00Z"/>
  <w16cex:commentExtensible w16cex:durableId="250FDAB9" w16cex:dateUtc="2021-10-12T13:58:00Z"/>
  <w16cex:commentExtensible w16cex:durableId="25108186" w16cex:dateUtc="2021-10-13T01:49:00Z"/>
  <w16cex:commentExtensible w16cex:durableId="2510124E" w16cex:dateUtc="2021-10-12T17:55:00Z"/>
  <w16cex:commentExtensible w16cex:durableId="25101276" w16cex:dateUtc="2021-10-12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77B81" w16cid:durableId="250E8DD1"/>
  <w16cid:commentId w16cid:paraId="0C95FAE9" w16cid:durableId="250AEF7A"/>
  <w16cid:commentId w16cid:paraId="56DFC941" w16cid:durableId="250B3987"/>
  <w16cid:commentId w16cid:paraId="310647F7" w16cid:durableId="250E9359"/>
  <w16cid:commentId w16cid:paraId="0242AEE1" w16cid:durableId="25106404"/>
  <w16cid:commentId w16cid:paraId="6EBD8925" w16cid:durableId="24E9F97F"/>
  <w16cid:commentId w16cid:paraId="4C0ACF95" w16cid:durableId="24F87BA3"/>
  <w16cid:commentId w16cid:paraId="7F82AB3E" w16cid:durableId="24E9F98D"/>
  <w16cid:commentId w16cid:paraId="33C031A0" w16cid:durableId="250AD73D"/>
  <w16cid:commentId w16cid:paraId="2F281A62" w16cid:durableId="250E952F"/>
  <w16cid:commentId w16cid:paraId="6053BC73" w16cid:durableId="250E95C9"/>
  <w16cid:commentId w16cid:paraId="64B74A83" w16cid:durableId="25106722"/>
  <w16cid:commentId w16cid:paraId="525756BA" w16cid:durableId="24EB35E3"/>
  <w16cid:commentId w16cid:paraId="551BCD5E" w16cid:durableId="24EB3232"/>
  <w16cid:commentId w16cid:paraId="1C77C354" w16cid:durableId="24F88041"/>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7889C938" w16cid:durableId="250ECE6D"/>
  <w16cid:commentId w16cid:paraId="58F96C18" w16cid:durableId="250ECE6C"/>
  <w16cid:commentId w16cid:paraId="10E5E25C" w16cid:durableId="250FD9F2"/>
  <w16cid:commentId w16cid:paraId="1DCD6BC2" w16cid:durableId="250FDAB9"/>
  <w16cid:commentId w16cid:paraId="0F2DDAA4" w16cid:durableId="25108186"/>
  <w16cid:commentId w16cid:paraId="6B71D174" w16cid:durableId="2510124E"/>
  <w16cid:commentId w16cid:paraId="074B73A0" w16cid:durableId="251012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8E553" w14:textId="77777777" w:rsidR="000C7444" w:rsidRDefault="000C7444">
      <w:pPr>
        <w:spacing w:after="0" w:line="240" w:lineRule="auto"/>
      </w:pPr>
      <w:r>
        <w:separator/>
      </w:r>
    </w:p>
  </w:endnote>
  <w:endnote w:type="continuationSeparator" w:id="0">
    <w:p w14:paraId="10B60759" w14:textId="77777777" w:rsidR="000C7444" w:rsidRDefault="000C7444">
      <w:pPr>
        <w:spacing w:after="0" w:line="240" w:lineRule="auto"/>
      </w:pPr>
      <w:r>
        <w:continuationSeparator/>
      </w:r>
    </w:p>
  </w:endnote>
  <w:endnote w:type="continuationNotice" w:id="1">
    <w:p w14:paraId="0CA31426" w14:textId="77777777" w:rsidR="000C7444" w:rsidRDefault="000C74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F5494" w14:textId="77777777" w:rsidR="000C7444" w:rsidRDefault="000C7444">
      <w:pPr>
        <w:spacing w:after="0" w:line="240" w:lineRule="auto"/>
      </w:pPr>
      <w:r>
        <w:separator/>
      </w:r>
    </w:p>
  </w:footnote>
  <w:footnote w:type="continuationSeparator" w:id="0">
    <w:p w14:paraId="56CB2EAC" w14:textId="77777777" w:rsidR="000C7444" w:rsidRDefault="000C7444">
      <w:pPr>
        <w:spacing w:after="0" w:line="240" w:lineRule="auto"/>
      </w:pPr>
      <w:r>
        <w:continuationSeparator/>
      </w:r>
    </w:p>
  </w:footnote>
  <w:footnote w:type="continuationNotice" w:id="1">
    <w:p w14:paraId="300795AA" w14:textId="77777777" w:rsidR="000C7444" w:rsidRDefault="000C7444">
      <w:pPr>
        <w:spacing w:after="0" w:line="240" w:lineRule="auto"/>
      </w:pPr>
    </w:p>
  </w:footnote>
  <w:footnote w:id="2">
    <w:p w14:paraId="10B0277F" w14:textId="117DDA5E" w:rsidR="00BD6C8F" w:rsidRDefault="00BD6C8F">
      <w:pPr>
        <w:pStyle w:val="FootnoteText"/>
      </w:pPr>
      <w:r>
        <w:rPr>
          <w:rStyle w:val="FootnoteReference"/>
        </w:rPr>
        <w:t>*</w:t>
      </w:r>
      <w:r>
        <w:t xml:space="preserve"> Corresponding author, email: miller.81@osu.edu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rson w15:author="Liu Luyu">
    <w15:presenceInfo w15:providerId="Windows Live" w15:userId="3cff0f5b7d879135"/>
  </w15:person>
  <w15:person w15:author="Liu Luyu [2]">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2AC0"/>
    <w:rsid w:val="00014C0F"/>
    <w:rsid w:val="00017CEA"/>
    <w:rsid w:val="00017D6F"/>
    <w:rsid w:val="00017DEE"/>
    <w:rsid w:val="00017EAB"/>
    <w:rsid w:val="00021E41"/>
    <w:rsid w:val="000221A0"/>
    <w:rsid w:val="00022952"/>
    <w:rsid w:val="000229A4"/>
    <w:rsid w:val="00022AE9"/>
    <w:rsid w:val="00022CCB"/>
    <w:rsid w:val="0002336F"/>
    <w:rsid w:val="00024396"/>
    <w:rsid w:val="0002476D"/>
    <w:rsid w:val="00025265"/>
    <w:rsid w:val="00027785"/>
    <w:rsid w:val="00030FB4"/>
    <w:rsid w:val="00031F87"/>
    <w:rsid w:val="00032555"/>
    <w:rsid w:val="00033300"/>
    <w:rsid w:val="000357A8"/>
    <w:rsid w:val="000370C8"/>
    <w:rsid w:val="00037835"/>
    <w:rsid w:val="00037E7F"/>
    <w:rsid w:val="000414CB"/>
    <w:rsid w:val="0004257C"/>
    <w:rsid w:val="00042A2F"/>
    <w:rsid w:val="000437BD"/>
    <w:rsid w:val="0004699B"/>
    <w:rsid w:val="000504BC"/>
    <w:rsid w:val="00050B43"/>
    <w:rsid w:val="0005153B"/>
    <w:rsid w:val="00052511"/>
    <w:rsid w:val="000527DF"/>
    <w:rsid w:val="000529B7"/>
    <w:rsid w:val="00053B09"/>
    <w:rsid w:val="00053F29"/>
    <w:rsid w:val="000545D2"/>
    <w:rsid w:val="000548E7"/>
    <w:rsid w:val="00060E57"/>
    <w:rsid w:val="000611BA"/>
    <w:rsid w:val="00062F0B"/>
    <w:rsid w:val="00063DEC"/>
    <w:rsid w:val="00063E1E"/>
    <w:rsid w:val="0006503E"/>
    <w:rsid w:val="00066A72"/>
    <w:rsid w:val="00071A39"/>
    <w:rsid w:val="000739C6"/>
    <w:rsid w:val="00073F6C"/>
    <w:rsid w:val="00074EC4"/>
    <w:rsid w:val="00075026"/>
    <w:rsid w:val="00075720"/>
    <w:rsid w:val="00076FF4"/>
    <w:rsid w:val="0007739A"/>
    <w:rsid w:val="000777E2"/>
    <w:rsid w:val="0007792A"/>
    <w:rsid w:val="00077E9C"/>
    <w:rsid w:val="00077EAB"/>
    <w:rsid w:val="000805D7"/>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411E"/>
    <w:rsid w:val="000A7298"/>
    <w:rsid w:val="000B03BB"/>
    <w:rsid w:val="000B0CB6"/>
    <w:rsid w:val="000B0E6A"/>
    <w:rsid w:val="000B3BFB"/>
    <w:rsid w:val="000B4059"/>
    <w:rsid w:val="000B6382"/>
    <w:rsid w:val="000C0C57"/>
    <w:rsid w:val="000C23C8"/>
    <w:rsid w:val="000C3AFA"/>
    <w:rsid w:val="000C503A"/>
    <w:rsid w:val="000C7444"/>
    <w:rsid w:val="000D0027"/>
    <w:rsid w:val="000D0C76"/>
    <w:rsid w:val="000D196D"/>
    <w:rsid w:val="000D3141"/>
    <w:rsid w:val="000D3DCA"/>
    <w:rsid w:val="000D439A"/>
    <w:rsid w:val="000D516A"/>
    <w:rsid w:val="000D7799"/>
    <w:rsid w:val="000D794D"/>
    <w:rsid w:val="000E1C43"/>
    <w:rsid w:val="000E23F3"/>
    <w:rsid w:val="000E2E51"/>
    <w:rsid w:val="000E3445"/>
    <w:rsid w:val="000E358A"/>
    <w:rsid w:val="000E4161"/>
    <w:rsid w:val="000E51DF"/>
    <w:rsid w:val="000E6398"/>
    <w:rsid w:val="000E7E5C"/>
    <w:rsid w:val="000E7F6F"/>
    <w:rsid w:val="000F178A"/>
    <w:rsid w:val="000F17B5"/>
    <w:rsid w:val="000F29E2"/>
    <w:rsid w:val="000F45D1"/>
    <w:rsid w:val="000F46D9"/>
    <w:rsid w:val="000F5437"/>
    <w:rsid w:val="000F5B12"/>
    <w:rsid w:val="000F5C61"/>
    <w:rsid w:val="000F6F29"/>
    <w:rsid w:val="0010034D"/>
    <w:rsid w:val="00101438"/>
    <w:rsid w:val="001015AC"/>
    <w:rsid w:val="001027D1"/>
    <w:rsid w:val="00102C5F"/>
    <w:rsid w:val="0010302F"/>
    <w:rsid w:val="00103178"/>
    <w:rsid w:val="00103829"/>
    <w:rsid w:val="00104565"/>
    <w:rsid w:val="00104B9E"/>
    <w:rsid w:val="0010621D"/>
    <w:rsid w:val="00106229"/>
    <w:rsid w:val="001072EE"/>
    <w:rsid w:val="00110173"/>
    <w:rsid w:val="001108B3"/>
    <w:rsid w:val="00110F32"/>
    <w:rsid w:val="0011218F"/>
    <w:rsid w:val="001124B9"/>
    <w:rsid w:val="00112935"/>
    <w:rsid w:val="00112FB6"/>
    <w:rsid w:val="00115C73"/>
    <w:rsid w:val="00116A99"/>
    <w:rsid w:val="00117F7C"/>
    <w:rsid w:val="00120B7F"/>
    <w:rsid w:val="00121FD4"/>
    <w:rsid w:val="00122A93"/>
    <w:rsid w:val="00122B1B"/>
    <w:rsid w:val="0012561C"/>
    <w:rsid w:val="001260C4"/>
    <w:rsid w:val="001268E9"/>
    <w:rsid w:val="00130C65"/>
    <w:rsid w:val="00130D99"/>
    <w:rsid w:val="001334C8"/>
    <w:rsid w:val="00133812"/>
    <w:rsid w:val="00135946"/>
    <w:rsid w:val="00136DBF"/>
    <w:rsid w:val="00136F22"/>
    <w:rsid w:val="00137340"/>
    <w:rsid w:val="001404A2"/>
    <w:rsid w:val="001406C1"/>
    <w:rsid w:val="001413F6"/>
    <w:rsid w:val="00141C4A"/>
    <w:rsid w:val="0014547E"/>
    <w:rsid w:val="00147924"/>
    <w:rsid w:val="00153A8B"/>
    <w:rsid w:val="00153BA0"/>
    <w:rsid w:val="0015454B"/>
    <w:rsid w:val="00155FE4"/>
    <w:rsid w:val="001563F1"/>
    <w:rsid w:val="00160015"/>
    <w:rsid w:val="00162CD6"/>
    <w:rsid w:val="00162EEB"/>
    <w:rsid w:val="00163801"/>
    <w:rsid w:val="001638A8"/>
    <w:rsid w:val="00163AC3"/>
    <w:rsid w:val="00163F0A"/>
    <w:rsid w:val="00163F65"/>
    <w:rsid w:val="00166A0A"/>
    <w:rsid w:val="001671B0"/>
    <w:rsid w:val="001679BE"/>
    <w:rsid w:val="00170819"/>
    <w:rsid w:val="00171542"/>
    <w:rsid w:val="00171C05"/>
    <w:rsid w:val="001723CD"/>
    <w:rsid w:val="00172C2C"/>
    <w:rsid w:val="00173241"/>
    <w:rsid w:val="001738D3"/>
    <w:rsid w:val="00175E28"/>
    <w:rsid w:val="00176E60"/>
    <w:rsid w:val="00176E86"/>
    <w:rsid w:val="00177D61"/>
    <w:rsid w:val="001805DC"/>
    <w:rsid w:val="001806BF"/>
    <w:rsid w:val="00183BE4"/>
    <w:rsid w:val="001840EE"/>
    <w:rsid w:val="001866CF"/>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405"/>
    <w:rsid w:val="001B2611"/>
    <w:rsid w:val="001B2FF4"/>
    <w:rsid w:val="001B3FD8"/>
    <w:rsid w:val="001B44E9"/>
    <w:rsid w:val="001B5190"/>
    <w:rsid w:val="001B5F49"/>
    <w:rsid w:val="001B68DB"/>
    <w:rsid w:val="001B79EB"/>
    <w:rsid w:val="001C208D"/>
    <w:rsid w:val="001C5129"/>
    <w:rsid w:val="001C5F23"/>
    <w:rsid w:val="001C613E"/>
    <w:rsid w:val="001C67B7"/>
    <w:rsid w:val="001C6CB0"/>
    <w:rsid w:val="001C6D75"/>
    <w:rsid w:val="001C74AE"/>
    <w:rsid w:val="001D063A"/>
    <w:rsid w:val="001D16C8"/>
    <w:rsid w:val="001D2E9D"/>
    <w:rsid w:val="001D4175"/>
    <w:rsid w:val="001D587C"/>
    <w:rsid w:val="001D66FF"/>
    <w:rsid w:val="001D698C"/>
    <w:rsid w:val="001E0AA3"/>
    <w:rsid w:val="001E0E0C"/>
    <w:rsid w:val="001E2E38"/>
    <w:rsid w:val="001E5726"/>
    <w:rsid w:val="001E5DD0"/>
    <w:rsid w:val="001F06E3"/>
    <w:rsid w:val="001F0A0E"/>
    <w:rsid w:val="001F214F"/>
    <w:rsid w:val="001F48BC"/>
    <w:rsid w:val="001F5A73"/>
    <w:rsid w:val="001F7CD2"/>
    <w:rsid w:val="001F7EDB"/>
    <w:rsid w:val="00204541"/>
    <w:rsid w:val="00204963"/>
    <w:rsid w:val="00205E39"/>
    <w:rsid w:val="0020751E"/>
    <w:rsid w:val="00207E60"/>
    <w:rsid w:val="00207F4F"/>
    <w:rsid w:val="00211304"/>
    <w:rsid w:val="0021133F"/>
    <w:rsid w:val="00212055"/>
    <w:rsid w:val="00212B0D"/>
    <w:rsid w:val="002145A0"/>
    <w:rsid w:val="00214F3C"/>
    <w:rsid w:val="00215D5C"/>
    <w:rsid w:val="00216A2C"/>
    <w:rsid w:val="00216FFC"/>
    <w:rsid w:val="002204D8"/>
    <w:rsid w:val="00220D5A"/>
    <w:rsid w:val="00221B9A"/>
    <w:rsid w:val="00221F09"/>
    <w:rsid w:val="0022290C"/>
    <w:rsid w:val="002264DF"/>
    <w:rsid w:val="00230862"/>
    <w:rsid w:val="00230D72"/>
    <w:rsid w:val="002319ED"/>
    <w:rsid w:val="00232807"/>
    <w:rsid w:val="00233A7B"/>
    <w:rsid w:val="002353BE"/>
    <w:rsid w:val="00236875"/>
    <w:rsid w:val="002375E6"/>
    <w:rsid w:val="00237A51"/>
    <w:rsid w:val="00240058"/>
    <w:rsid w:val="002403A3"/>
    <w:rsid w:val="0024178A"/>
    <w:rsid w:val="002417A2"/>
    <w:rsid w:val="00242278"/>
    <w:rsid w:val="0024313E"/>
    <w:rsid w:val="0024384F"/>
    <w:rsid w:val="0024529C"/>
    <w:rsid w:val="00245839"/>
    <w:rsid w:val="00247644"/>
    <w:rsid w:val="00247E5F"/>
    <w:rsid w:val="002510D3"/>
    <w:rsid w:val="00252622"/>
    <w:rsid w:val="002537B6"/>
    <w:rsid w:val="0025496A"/>
    <w:rsid w:val="00255044"/>
    <w:rsid w:val="002557B3"/>
    <w:rsid w:val="00256B9F"/>
    <w:rsid w:val="0026229D"/>
    <w:rsid w:val="002648C9"/>
    <w:rsid w:val="00264FDE"/>
    <w:rsid w:val="00265250"/>
    <w:rsid w:val="002652AA"/>
    <w:rsid w:val="00266A33"/>
    <w:rsid w:val="0026715B"/>
    <w:rsid w:val="002672E2"/>
    <w:rsid w:val="002679F7"/>
    <w:rsid w:val="00267C41"/>
    <w:rsid w:val="00267FA4"/>
    <w:rsid w:val="002700E2"/>
    <w:rsid w:val="00270CA3"/>
    <w:rsid w:val="00271140"/>
    <w:rsid w:val="00272AAD"/>
    <w:rsid w:val="00273025"/>
    <w:rsid w:val="00273BBB"/>
    <w:rsid w:val="00274D45"/>
    <w:rsid w:val="0027501A"/>
    <w:rsid w:val="00275E2A"/>
    <w:rsid w:val="002808E6"/>
    <w:rsid w:val="00280DA0"/>
    <w:rsid w:val="00280F76"/>
    <w:rsid w:val="002829E7"/>
    <w:rsid w:val="00283534"/>
    <w:rsid w:val="0028433D"/>
    <w:rsid w:val="00285488"/>
    <w:rsid w:val="002856DE"/>
    <w:rsid w:val="00285E91"/>
    <w:rsid w:val="00286584"/>
    <w:rsid w:val="002906B1"/>
    <w:rsid w:val="00291FA1"/>
    <w:rsid w:val="002921B5"/>
    <w:rsid w:val="00292433"/>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3C27"/>
    <w:rsid w:val="002B4610"/>
    <w:rsid w:val="002B4FA3"/>
    <w:rsid w:val="002B6265"/>
    <w:rsid w:val="002B6501"/>
    <w:rsid w:val="002B682B"/>
    <w:rsid w:val="002B749A"/>
    <w:rsid w:val="002C0C98"/>
    <w:rsid w:val="002C196A"/>
    <w:rsid w:val="002C2454"/>
    <w:rsid w:val="002C2E29"/>
    <w:rsid w:val="002C4205"/>
    <w:rsid w:val="002C4681"/>
    <w:rsid w:val="002C53A5"/>
    <w:rsid w:val="002C5F3A"/>
    <w:rsid w:val="002C7798"/>
    <w:rsid w:val="002D001D"/>
    <w:rsid w:val="002D03CB"/>
    <w:rsid w:val="002D18F1"/>
    <w:rsid w:val="002D3AFB"/>
    <w:rsid w:val="002D430D"/>
    <w:rsid w:val="002D4FCF"/>
    <w:rsid w:val="002D55E5"/>
    <w:rsid w:val="002D6146"/>
    <w:rsid w:val="002D67F4"/>
    <w:rsid w:val="002E0F6E"/>
    <w:rsid w:val="002E1F05"/>
    <w:rsid w:val="002E283E"/>
    <w:rsid w:val="002E3511"/>
    <w:rsid w:val="002E3E5E"/>
    <w:rsid w:val="002E5621"/>
    <w:rsid w:val="002E5D6F"/>
    <w:rsid w:val="002E5FA9"/>
    <w:rsid w:val="002E622E"/>
    <w:rsid w:val="002E6542"/>
    <w:rsid w:val="002F0DFC"/>
    <w:rsid w:val="002F1139"/>
    <w:rsid w:val="002F1564"/>
    <w:rsid w:val="002F1E35"/>
    <w:rsid w:val="002F3079"/>
    <w:rsid w:val="002F397F"/>
    <w:rsid w:val="002F4D78"/>
    <w:rsid w:val="002F4FBD"/>
    <w:rsid w:val="002F5A0F"/>
    <w:rsid w:val="002F5AB8"/>
    <w:rsid w:val="002F5D55"/>
    <w:rsid w:val="002F6A9B"/>
    <w:rsid w:val="002F7E17"/>
    <w:rsid w:val="0030068C"/>
    <w:rsid w:val="00300F67"/>
    <w:rsid w:val="00302216"/>
    <w:rsid w:val="003024DA"/>
    <w:rsid w:val="003026D4"/>
    <w:rsid w:val="00304C4D"/>
    <w:rsid w:val="00304EB2"/>
    <w:rsid w:val="00306C36"/>
    <w:rsid w:val="00307B27"/>
    <w:rsid w:val="00307D08"/>
    <w:rsid w:val="00310E98"/>
    <w:rsid w:val="003128D2"/>
    <w:rsid w:val="00314C76"/>
    <w:rsid w:val="00315077"/>
    <w:rsid w:val="003154D3"/>
    <w:rsid w:val="003155AA"/>
    <w:rsid w:val="00317032"/>
    <w:rsid w:val="003175D3"/>
    <w:rsid w:val="00317C0B"/>
    <w:rsid w:val="003206AE"/>
    <w:rsid w:val="00320E99"/>
    <w:rsid w:val="00321119"/>
    <w:rsid w:val="00323009"/>
    <w:rsid w:val="00323CE6"/>
    <w:rsid w:val="00324A67"/>
    <w:rsid w:val="0032679B"/>
    <w:rsid w:val="0033343F"/>
    <w:rsid w:val="00334F64"/>
    <w:rsid w:val="003359AE"/>
    <w:rsid w:val="00336ABF"/>
    <w:rsid w:val="00336ED5"/>
    <w:rsid w:val="00337466"/>
    <w:rsid w:val="00337640"/>
    <w:rsid w:val="00340D9B"/>
    <w:rsid w:val="00340EDC"/>
    <w:rsid w:val="00345316"/>
    <w:rsid w:val="003454F6"/>
    <w:rsid w:val="0034562F"/>
    <w:rsid w:val="003470A2"/>
    <w:rsid w:val="0034745C"/>
    <w:rsid w:val="003503C0"/>
    <w:rsid w:val="003504D6"/>
    <w:rsid w:val="00350E40"/>
    <w:rsid w:val="00351530"/>
    <w:rsid w:val="00352101"/>
    <w:rsid w:val="00352693"/>
    <w:rsid w:val="00353810"/>
    <w:rsid w:val="00353D8E"/>
    <w:rsid w:val="00353DC7"/>
    <w:rsid w:val="0035511C"/>
    <w:rsid w:val="00356F49"/>
    <w:rsid w:val="00357BEC"/>
    <w:rsid w:val="00357EB3"/>
    <w:rsid w:val="00361C47"/>
    <w:rsid w:val="00362B26"/>
    <w:rsid w:val="00362CD1"/>
    <w:rsid w:val="00362D3B"/>
    <w:rsid w:val="00363ECB"/>
    <w:rsid w:val="00367375"/>
    <w:rsid w:val="003705BB"/>
    <w:rsid w:val="0037113E"/>
    <w:rsid w:val="003716EB"/>
    <w:rsid w:val="00372057"/>
    <w:rsid w:val="00373180"/>
    <w:rsid w:val="003749F2"/>
    <w:rsid w:val="00376575"/>
    <w:rsid w:val="00376F3E"/>
    <w:rsid w:val="00377DDF"/>
    <w:rsid w:val="0038245D"/>
    <w:rsid w:val="00382C8E"/>
    <w:rsid w:val="00382DF6"/>
    <w:rsid w:val="00383525"/>
    <w:rsid w:val="00383D78"/>
    <w:rsid w:val="003845B6"/>
    <w:rsid w:val="00385A5D"/>
    <w:rsid w:val="00390121"/>
    <w:rsid w:val="003918AB"/>
    <w:rsid w:val="00391DD6"/>
    <w:rsid w:val="00391EAD"/>
    <w:rsid w:val="003927AE"/>
    <w:rsid w:val="0039370D"/>
    <w:rsid w:val="00393A1B"/>
    <w:rsid w:val="0039714C"/>
    <w:rsid w:val="003979A1"/>
    <w:rsid w:val="003979B3"/>
    <w:rsid w:val="003A0B10"/>
    <w:rsid w:val="003A1036"/>
    <w:rsid w:val="003A1EBA"/>
    <w:rsid w:val="003A3D3C"/>
    <w:rsid w:val="003A4C0B"/>
    <w:rsid w:val="003A4F38"/>
    <w:rsid w:val="003A5A90"/>
    <w:rsid w:val="003A62F1"/>
    <w:rsid w:val="003A73F5"/>
    <w:rsid w:val="003A7856"/>
    <w:rsid w:val="003A7FAB"/>
    <w:rsid w:val="003B0CA0"/>
    <w:rsid w:val="003B3155"/>
    <w:rsid w:val="003B3945"/>
    <w:rsid w:val="003B55FA"/>
    <w:rsid w:val="003B5A3C"/>
    <w:rsid w:val="003B5C19"/>
    <w:rsid w:val="003B6429"/>
    <w:rsid w:val="003C0271"/>
    <w:rsid w:val="003C2627"/>
    <w:rsid w:val="003C3999"/>
    <w:rsid w:val="003C3CED"/>
    <w:rsid w:val="003C4579"/>
    <w:rsid w:val="003C46B3"/>
    <w:rsid w:val="003C5476"/>
    <w:rsid w:val="003C5901"/>
    <w:rsid w:val="003C5DF5"/>
    <w:rsid w:val="003C7065"/>
    <w:rsid w:val="003C757D"/>
    <w:rsid w:val="003C7963"/>
    <w:rsid w:val="003C7E5E"/>
    <w:rsid w:val="003D1C41"/>
    <w:rsid w:val="003D2842"/>
    <w:rsid w:val="003D36EE"/>
    <w:rsid w:val="003D599D"/>
    <w:rsid w:val="003D5DAE"/>
    <w:rsid w:val="003E38F9"/>
    <w:rsid w:val="003E3F12"/>
    <w:rsid w:val="003E58FC"/>
    <w:rsid w:val="003E64BA"/>
    <w:rsid w:val="003F16FF"/>
    <w:rsid w:val="003F1C86"/>
    <w:rsid w:val="003F2249"/>
    <w:rsid w:val="003F2544"/>
    <w:rsid w:val="003F2B17"/>
    <w:rsid w:val="003F2CD3"/>
    <w:rsid w:val="003F3B43"/>
    <w:rsid w:val="003F49E5"/>
    <w:rsid w:val="003F509C"/>
    <w:rsid w:val="003F60A1"/>
    <w:rsid w:val="003F7CD0"/>
    <w:rsid w:val="0040013F"/>
    <w:rsid w:val="0040073E"/>
    <w:rsid w:val="00400E9A"/>
    <w:rsid w:val="00401223"/>
    <w:rsid w:val="00401EDE"/>
    <w:rsid w:val="00401F96"/>
    <w:rsid w:val="004028E8"/>
    <w:rsid w:val="00405904"/>
    <w:rsid w:val="0040693C"/>
    <w:rsid w:val="00407006"/>
    <w:rsid w:val="00410B88"/>
    <w:rsid w:val="00411460"/>
    <w:rsid w:val="00411975"/>
    <w:rsid w:val="00413119"/>
    <w:rsid w:val="004136E0"/>
    <w:rsid w:val="00413DD7"/>
    <w:rsid w:val="004151FE"/>
    <w:rsid w:val="00415389"/>
    <w:rsid w:val="00415FC5"/>
    <w:rsid w:val="0041618A"/>
    <w:rsid w:val="00420382"/>
    <w:rsid w:val="0042092C"/>
    <w:rsid w:val="00421013"/>
    <w:rsid w:val="00421E17"/>
    <w:rsid w:val="00421EF7"/>
    <w:rsid w:val="00422D94"/>
    <w:rsid w:val="00422E6A"/>
    <w:rsid w:val="00422F94"/>
    <w:rsid w:val="00423081"/>
    <w:rsid w:val="00424041"/>
    <w:rsid w:val="00424114"/>
    <w:rsid w:val="0042621E"/>
    <w:rsid w:val="0042630A"/>
    <w:rsid w:val="00427FBD"/>
    <w:rsid w:val="0043055A"/>
    <w:rsid w:val="0043094D"/>
    <w:rsid w:val="00431277"/>
    <w:rsid w:val="004315AA"/>
    <w:rsid w:val="00431B16"/>
    <w:rsid w:val="00432B53"/>
    <w:rsid w:val="00433557"/>
    <w:rsid w:val="0043429B"/>
    <w:rsid w:val="00435413"/>
    <w:rsid w:val="00435EC6"/>
    <w:rsid w:val="00437946"/>
    <w:rsid w:val="00437B11"/>
    <w:rsid w:val="004409CA"/>
    <w:rsid w:val="00440C78"/>
    <w:rsid w:val="00443F16"/>
    <w:rsid w:val="004458AA"/>
    <w:rsid w:val="0045061F"/>
    <w:rsid w:val="00452DA8"/>
    <w:rsid w:val="00453183"/>
    <w:rsid w:val="00453313"/>
    <w:rsid w:val="004563E0"/>
    <w:rsid w:val="00456E7C"/>
    <w:rsid w:val="00457A96"/>
    <w:rsid w:val="00460A15"/>
    <w:rsid w:val="0046276C"/>
    <w:rsid w:val="00462B82"/>
    <w:rsid w:val="00462DB0"/>
    <w:rsid w:val="0046336E"/>
    <w:rsid w:val="00464275"/>
    <w:rsid w:val="0046486F"/>
    <w:rsid w:val="00466C12"/>
    <w:rsid w:val="00466C1B"/>
    <w:rsid w:val="004705A2"/>
    <w:rsid w:val="00470B6D"/>
    <w:rsid w:val="00470EA6"/>
    <w:rsid w:val="004718A4"/>
    <w:rsid w:val="00472CAF"/>
    <w:rsid w:val="00473333"/>
    <w:rsid w:val="00473F16"/>
    <w:rsid w:val="004752EB"/>
    <w:rsid w:val="00476552"/>
    <w:rsid w:val="004767A3"/>
    <w:rsid w:val="00476E7F"/>
    <w:rsid w:val="00477B4E"/>
    <w:rsid w:val="0048007A"/>
    <w:rsid w:val="00480C15"/>
    <w:rsid w:val="00481466"/>
    <w:rsid w:val="004819BF"/>
    <w:rsid w:val="00483D98"/>
    <w:rsid w:val="00483E74"/>
    <w:rsid w:val="00484004"/>
    <w:rsid w:val="0048608C"/>
    <w:rsid w:val="0048746E"/>
    <w:rsid w:val="00487870"/>
    <w:rsid w:val="004900BA"/>
    <w:rsid w:val="00490832"/>
    <w:rsid w:val="00491D58"/>
    <w:rsid w:val="0049227F"/>
    <w:rsid w:val="0049275D"/>
    <w:rsid w:val="00492777"/>
    <w:rsid w:val="00493219"/>
    <w:rsid w:val="00494A59"/>
    <w:rsid w:val="00494D56"/>
    <w:rsid w:val="00496765"/>
    <w:rsid w:val="00497973"/>
    <w:rsid w:val="004A0970"/>
    <w:rsid w:val="004A1741"/>
    <w:rsid w:val="004A17E2"/>
    <w:rsid w:val="004A295B"/>
    <w:rsid w:val="004A3D5F"/>
    <w:rsid w:val="004A5E68"/>
    <w:rsid w:val="004A6618"/>
    <w:rsid w:val="004A6C45"/>
    <w:rsid w:val="004A73BD"/>
    <w:rsid w:val="004A7B77"/>
    <w:rsid w:val="004B0447"/>
    <w:rsid w:val="004B080C"/>
    <w:rsid w:val="004B17D5"/>
    <w:rsid w:val="004B3901"/>
    <w:rsid w:val="004B3BBE"/>
    <w:rsid w:val="004B45CA"/>
    <w:rsid w:val="004B4F7A"/>
    <w:rsid w:val="004B5870"/>
    <w:rsid w:val="004B5A8E"/>
    <w:rsid w:val="004B6127"/>
    <w:rsid w:val="004C2A7B"/>
    <w:rsid w:val="004C331E"/>
    <w:rsid w:val="004C44B5"/>
    <w:rsid w:val="004C4717"/>
    <w:rsid w:val="004C4A41"/>
    <w:rsid w:val="004C4B9E"/>
    <w:rsid w:val="004C533F"/>
    <w:rsid w:val="004C6580"/>
    <w:rsid w:val="004C7864"/>
    <w:rsid w:val="004D3424"/>
    <w:rsid w:val="004D6A75"/>
    <w:rsid w:val="004D726F"/>
    <w:rsid w:val="004D78B2"/>
    <w:rsid w:val="004D797D"/>
    <w:rsid w:val="004E07BC"/>
    <w:rsid w:val="004E149F"/>
    <w:rsid w:val="004E1A3E"/>
    <w:rsid w:val="004E348C"/>
    <w:rsid w:val="004E3BF8"/>
    <w:rsid w:val="004E5438"/>
    <w:rsid w:val="004E54A0"/>
    <w:rsid w:val="004E6100"/>
    <w:rsid w:val="004E69AB"/>
    <w:rsid w:val="004E6C04"/>
    <w:rsid w:val="004E6DF2"/>
    <w:rsid w:val="004E7012"/>
    <w:rsid w:val="004E761C"/>
    <w:rsid w:val="004F17D1"/>
    <w:rsid w:val="004F1A4D"/>
    <w:rsid w:val="004F1C5D"/>
    <w:rsid w:val="004F1D75"/>
    <w:rsid w:val="004F279E"/>
    <w:rsid w:val="004F2985"/>
    <w:rsid w:val="004F333D"/>
    <w:rsid w:val="004F33D6"/>
    <w:rsid w:val="004F394B"/>
    <w:rsid w:val="004F638E"/>
    <w:rsid w:val="004F63AD"/>
    <w:rsid w:val="004F75AF"/>
    <w:rsid w:val="004F7DED"/>
    <w:rsid w:val="005004F7"/>
    <w:rsid w:val="00500A5E"/>
    <w:rsid w:val="00500D97"/>
    <w:rsid w:val="00500ECB"/>
    <w:rsid w:val="00501173"/>
    <w:rsid w:val="00501631"/>
    <w:rsid w:val="00502417"/>
    <w:rsid w:val="0050280B"/>
    <w:rsid w:val="00502D24"/>
    <w:rsid w:val="00504922"/>
    <w:rsid w:val="00506955"/>
    <w:rsid w:val="00512E26"/>
    <w:rsid w:val="00513D8B"/>
    <w:rsid w:val="00517841"/>
    <w:rsid w:val="00521E8D"/>
    <w:rsid w:val="00522461"/>
    <w:rsid w:val="005225F1"/>
    <w:rsid w:val="00522A06"/>
    <w:rsid w:val="00522CA4"/>
    <w:rsid w:val="00525838"/>
    <w:rsid w:val="00525C9B"/>
    <w:rsid w:val="0052762E"/>
    <w:rsid w:val="00530785"/>
    <w:rsid w:val="00531B73"/>
    <w:rsid w:val="00532117"/>
    <w:rsid w:val="0053343D"/>
    <w:rsid w:val="00533F05"/>
    <w:rsid w:val="005368B6"/>
    <w:rsid w:val="00536D67"/>
    <w:rsid w:val="00537C02"/>
    <w:rsid w:val="00540904"/>
    <w:rsid w:val="00540A00"/>
    <w:rsid w:val="00540C24"/>
    <w:rsid w:val="005411E1"/>
    <w:rsid w:val="005427F2"/>
    <w:rsid w:val="0054376B"/>
    <w:rsid w:val="00543EE0"/>
    <w:rsid w:val="005506E9"/>
    <w:rsid w:val="00551C91"/>
    <w:rsid w:val="00551D5D"/>
    <w:rsid w:val="005522A7"/>
    <w:rsid w:val="00553C97"/>
    <w:rsid w:val="0055554B"/>
    <w:rsid w:val="0055621E"/>
    <w:rsid w:val="00556F1B"/>
    <w:rsid w:val="005570A9"/>
    <w:rsid w:val="00560620"/>
    <w:rsid w:val="00560AED"/>
    <w:rsid w:val="00561155"/>
    <w:rsid w:val="00562273"/>
    <w:rsid w:val="005626DB"/>
    <w:rsid w:val="00564CB1"/>
    <w:rsid w:val="0056537E"/>
    <w:rsid w:val="0056590B"/>
    <w:rsid w:val="0056643C"/>
    <w:rsid w:val="005667A2"/>
    <w:rsid w:val="0056739A"/>
    <w:rsid w:val="0056756F"/>
    <w:rsid w:val="0057013D"/>
    <w:rsid w:val="00571FC9"/>
    <w:rsid w:val="005728B3"/>
    <w:rsid w:val="005729D4"/>
    <w:rsid w:val="00573994"/>
    <w:rsid w:val="0057440B"/>
    <w:rsid w:val="00574BED"/>
    <w:rsid w:val="005769E0"/>
    <w:rsid w:val="00576FB1"/>
    <w:rsid w:val="00580013"/>
    <w:rsid w:val="00581A4E"/>
    <w:rsid w:val="00581C56"/>
    <w:rsid w:val="00581F47"/>
    <w:rsid w:val="0058260F"/>
    <w:rsid w:val="0058449F"/>
    <w:rsid w:val="00584B28"/>
    <w:rsid w:val="00585AE8"/>
    <w:rsid w:val="00587A1D"/>
    <w:rsid w:val="0059045F"/>
    <w:rsid w:val="0059060C"/>
    <w:rsid w:val="005911F7"/>
    <w:rsid w:val="00591801"/>
    <w:rsid w:val="00591820"/>
    <w:rsid w:val="00591A16"/>
    <w:rsid w:val="00591F76"/>
    <w:rsid w:val="00591F88"/>
    <w:rsid w:val="00592193"/>
    <w:rsid w:val="0059225C"/>
    <w:rsid w:val="00592A62"/>
    <w:rsid w:val="005948E2"/>
    <w:rsid w:val="00594A01"/>
    <w:rsid w:val="005969ED"/>
    <w:rsid w:val="00596FA4"/>
    <w:rsid w:val="0059748D"/>
    <w:rsid w:val="00597679"/>
    <w:rsid w:val="00597B5E"/>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39DC"/>
    <w:rsid w:val="005C4090"/>
    <w:rsid w:val="005C4C04"/>
    <w:rsid w:val="005C5D05"/>
    <w:rsid w:val="005C65BC"/>
    <w:rsid w:val="005C7F37"/>
    <w:rsid w:val="005D0E14"/>
    <w:rsid w:val="005D1235"/>
    <w:rsid w:val="005D1715"/>
    <w:rsid w:val="005D26F2"/>
    <w:rsid w:val="005D3D82"/>
    <w:rsid w:val="005D4277"/>
    <w:rsid w:val="005D54E3"/>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1660"/>
    <w:rsid w:val="005F1861"/>
    <w:rsid w:val="005F2458"/>
    <w:rsid w:val="005F3255"/>
    <w:rsid w:val="005F5197"/>
    <w:rsid w:val="005F6FFA"/>
    <w:rsid w:val="005F7FC5"/>
    <w:rsid w:val="0060018A"/>
    <w:rsid w:val="00600B1B"/>
    <w:rsid w:val="00601EA7"/>
    <w:rsid w:val="00602BF5"/>
    <w:rsid w:val="00603D59"/>
    <w:rsid w:val="006043E3"/>
    <w:rsid w:val="00604B69"/>
    <w:rsid w:val="0060507A"/>
    <w:rsid w:val="00607611"/>
    <w:rsid w:val="00607EF1"/>
    <w:rsid w:val="0061074A"/>
    <w:rsid w:val="00612DB9"/>
    <w:rsid w:val="00613D5F"/>
    <w:rsid w:val="00614CFA"/>
    <w:rsid w:val="00614E4D"/>
    <w:rsid w:val="00614F58"/>
    <w:rsid w:val="006153FF"/>
    <w:rsid w:val="006155F9"/>
    <w:rsid w:val="00616A05"/>
    <w:rsid w:val="00616DF1"/>
    <w:rsid w:val="0061712E"/>
    <w:rsid w:val="006178F9"/>
    <w:rsid w:val="006211BB"/>
    <w:rsid w:val="00621DA8"/>
    <w:rsid w:val="006251AF"/>
    <w:rsid w:val="00625215"/>
    <w:rsid w:val="006253EF"/>
    <w:rsid w:val="00626327"/>
    <w:rsid w:val="006272A2"/>
    <w:rsid w:val="006274E1"/>
    <w:rsid w:val="00630486"/>
    <w:rsid w:val="0063141F"/>
    <w:rsid w:val="00631E07"/>
    <w:rsid w:val="006333C9"/>
    <w:rsid w:val="006362C7"/>
    <w:rsid w:val="00636BD2"/>
    <w:rsid w:val="00636F64"/>
    <w:rsid w:val="00637F85"/>
    <w:rsid w:val="00640505"/>
    <w:rsid w:val="00640716"/>
    <w:rsid w:val="006425F5"/>
    <w:rsid w:val="00642C09"/>
    <w:rsid w:val="006432E3"/>
    <w:rsid w:val="0064636C"/>
    <w:rsid w:val="006464B1"/>
    <w:rsid w:val="006475CF"/>
    <w:rsid w:val="006476DA"/>
    <w:rsid w:val="006476FD"/>
    <w:rsid w:val="00647B5B"/>
    <w:rsid w:val="00647D79"/>
    <w:rsid w:val="00647F48"/>
    <w:rsid w:val="006509D2"/>
    <w:rsid w:val="0065118B"/>
    <w:rsid w:val="006519FD"/>
    <w:rsid w:val="00652706"/>
    <w:rsid w:val="006531F2"/>
    <w:rsid w:val="006540E1"/>
    <w:rsid w:val="00654C6F"/>
    <w:rsid w:val="006561B6"/>
    <w:rsid w:val="00660B81"/>
    <w:rsid w:val="00661F97"/>
    <w:rsid w:val="006624E2"/>
    <w:rsid w:val="00664640"/>
    <w:rsid w:val="00665B45"/>
    <w:rsid w:val="00665BF8"/>
    <w:rsid w:val="00666B1C"/>
    <w:rsid w:val="00670B35"/>
    <w:rsid w:val="00672187"/>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901E9"/>
    <w:rsid w:val="006908C5"/>
    <w:rsid w:val="006919A2"/>
    <w:rsid w:val="00692D02"/>
    <w:rsid w:val="0069475D"/>
    <w:rsid w:val="00695864"/>
    <w:rsid w:val="00696101"/>
    <w:rsid w:val="00697B8F"/>
    <w:rsid w:val="006A0307"/>
    <w:rsid w:val="006A1736"/>
    <w:rsid w:val="006A1989"/>
    <w:rsid w:val="006A2502"/>
    <w:rsid w:val="006A2E54"/>
    <w:rsid w:val="006A32BE"/>
    <w:rsid w:val="006A3955"/>
    <w:rsid w:val="006A4950"/>
    <w:rsid w:val="006A5D8F"/>
    <w:rsid w:val="006A6EF4"/>
    <w:rsid w:val="006B11A7"/>
    <w:rsid w:val="006B56EA"/>
    <w:rsid w:val="006B7FBE"/>
    <w:rsid w:val="006C1A5B"/>
    <w:rsid w:val="006C1B92"/>
    <w:rsid w:val="006C2507"/>
    <w:rsid w:val="006C2662"/>
    <w:rsid w:val="006C33DB"/>
    <w:rsid w:val="006C406E"/>
    <w:rsid w:val="006C4E92"/>
    <w:rsid w:val="006C5B89"/>
    <w:rsid w:val="006C65B5"/>
    <w:rsid w:val="006C7420"/>
    <w:rsid w:val="006C7785"/>
    <w:rsid w:val="006C7A1E"/>
    <w:rsid w:val="006D02D6"/>
    <w:rsid w:val="006D0DA2"/>
    <w:rsid w:val="006D1009"/>
    <w:rsid w:val="006D3249"/>
    <w:rsid w:val="006D3C70"/>
    <w:rsid w:val="006D4B71"/>
    <w:rsid w:val="006D51A0"/>
    <w:rsid w:val="006D600B"/>
    <w:rsid w:val="006D71ED"/>
    <w:rsid w:val="006E02CD"/>
    <w:rsid w:val="006E1C6F"/>
    <w:rsid w:val="006E387A"/>
    <w:rsid w:val="006E6C82"/>
    <w:rsid w:val="006F04F6"/>
    <w:rsid w:val="006F68CB"/>
    <w:rsid w:val="006F68DF"/>
    <w:rsid w:val="006F6EB7"/>
    <w:rsid w:val="006F79E3"/>
    <w:rsid w:val="00703B53"/>
    <w:rsid w:val="00707371"/>
    <w:rsid w:val="007102E6"/>
    <w:rsid w:val="007104A3"/>
    <w:rsid w:val="007105DA"/>
    <w:rsid w:val="00710EE6"/>
    <w:rsid w:val="0071212B"/>
    <w:rsid w:val="007123A9"/>
    <w:rsid w:val="0071429E"/>
    <w:rsid w:val="00714C41"/>
    <w:rsid w:val="00716D6C"/>
    <w:rsid w:val="00717ABB"/>
    <w:rsid w:val="00720D25"/>
    <w:rsid w:val="0072263F"/>
    <w:rsid w:val="00722DE6"/>
    <w:rsid w:val="00722ECA"/>
    <w:rsid w:val="0072369F"/>
    <w:rsid w:val="00723F67"/>
    <w:rsid w:val="00724F97"/>
    <w:rsid w:val="007250B0"/>
    <w:rsid w:val="00725800"/>
    <w:rsid w:val="00726271"/>
    <w:rsid w:val="007267FB"/>
    <w:rsid w:val="0072743E"/>
    <w:rsid w:val="00727F21"/>
    <w:rsid w:val="00730B6B"/>
    <w:rsid w:val="00730D77"/>
    <w:rsid w:val="00732168"/>
    <w:rsid w:val="00732D16"/>
    <w:rsid w:val="007330B4"/>
    <w:rsid w:val="00734A99"/>
    <w:rsid w:val="00734B27"/>
    <w:rsid w:val="00734EB5"/>
    <w:rsid w:val="00735C1E"/>
    <w:rsid w:val="00737B8D"/>
    <w:rsid w:val="00737FAA"/>
    <w:rsid w:val="00740797"/>
    <w:rsid w:val="00740A36"/>
    <w:rsid w:val="00741532"/>
    <w:rsid w:val="00744174"/>
    <w:rsid w:val="00744F31"/>
    <w:rsid w:val="00746459"/>
    <w:rsid w:val="00752A58"/>
    <w:rsid w:val="007533C8"/>
    <w:rsid w:val="00753F86"/>
    <w:rsid w:val="00755185"/>
    <w:rsid w:val="0075648D"/>
    <w:rsid w:val="00761E41"/>
    <w:rsid w:val="007630F9"/>
    <w:rsid w:val="0076607B"/>
    <w:rsid w:val="00766D1D"/>
    <w:rsid w:val="007701AF"/>
    <w:rsid w:val="007713DF"/>
    <w:rsid w:val="00771433"/>
    <w:rsid w:val="007719CD"/>
    <w:rsid w:val="007722C8"/>
    <w:rsid w:val="00772FDC"/>
    <w:rsid w:val="007747CB"/>
    <w:rsid w:val="00774D3A"/>
    <w:rsid w:val="00776B6D"/>
    <w:rsid w:val="00777A4A"/>
    <w:rsid w:val="00777F78"/>
    <w:rsid w:val="00780D93"/>
    <w:rsid w:val="00781553"/>
    <w:rsid w:val="00781A65"/>
    <w:rsid w:val="007824C1"/>
    <w:rsid w:val="00782905"/>
    <w:rsid w:val="0078463D"/>
    <w:rsid w:val="00786B12"/>
    <w:rsid w:val="007905FA"/>
    <w:rsid w:val="0079283C"/>
    <w:rsid w:val="0079344B"/>
    <w:rsid w:val="007934FE"/>
    <w:rsid w:val="00793EDA"/>
    <w:rsid w:val="007950AB"/>
    <w:rsid w:val="0079538D"/>
    <w:rsid w:val="00795F4F"/>
    <w:rsid w:val="007A02DC"/>
    <w:rsid w:val="007A21B6"/>
    <w:rsid w:val="007A2A1E"/>
    <w:rsid w:val="007A390F"/>
    <w:rsid w:val="007A4DF4"/>
    <w:rsid w:val="007A7807"/>
    <w:rsid w:val="007A7F0E"/>
    <w:rsid w:val="007B02A0"/>
    <w:rsid w:val="007B04DB"/>
    <w:rsid w:val="007B1574"/>
    <w:rsid w:val="007B1A88"/>
    <w:rsid w:val="007B2A1D"/>
    <w:rsid w:val="007B3DE4"/>
    <w:rsid w:val="007B4186"/>
    <w:rsid w:val="007B4224"/>
    <w:rsid w:val="007B470F"/>
    <w:rsid w:val="007B697F"/>
    <w:rsid w:val="007B6AA8"/>
    <w:rsid w:val="007B709D"/>
    <w:rsid w:val="007B760F"/>
    <w:rsid w:val="007B7C4D"/>
    <w:rsid w:val="007C0427"/>
    <w:rsid w:val="007C0B21"/>
    <w:rsid w:val="007C30F1"/>
    <w:rsid w:val="007C33E6"/>
    <w:rsid w:val="007C3DFE"/>
    <w:rsid w:val="007C5799"/>
    <w:rsid w:val="007C60F8"/>
    <w:rsid w:val="007C759E"/>
    <w:rsid w:val="007C7BF7"/>
    <w:rsid w:val="007D1152"/>
    <w:rsid w:val="007D28C8"/>
    <w:rsid w:val="007D3144"/>
    <w:rsid w:val="007D3BCA"/>
    <w:rsid w:val="007D5C1C"/>
    <w:rsid w:val="007D697F"/>
    <w:rsid w:val="007D7165"/>
    <w:rsid w:val="007D7287"/>
    <w:rsid w:val="007E0215"/>
    <w:rsid w:val="007E0B82"/>
    <w:rsid w:val="007E1C27"/>
    <w:rsid w:val="007E2B68"/>
    <w:rsid w:val="007E3F2D"/>
    <w:rsid w:val="007E4B23"/>
    <w:rsid w:val="007E4CB4"/>
    <w:rsid w:val="007E5685"/>
    <w:rsid w:val="007E62F4"/>
    <w:rsid w:val="007E6825"/>
    <w:rsid w:val="007E77A3"/>
    <w:rsid w:val="007E7C66"/>
    <w:rsid w:val="007F0625"/>
    <w:rsid w:val="007F26A3"/>
    <w:rsid w:val="007F3934"/>
    <w:rsid w:val="007F3AB3"/>
    <w:rsid w:val="007F5045"/>
    <w:rsid w:val="007F580A"/>
    <w:rsid w:val="007F66DC"/>
    <w:rsid w:val="007F6F11"/>
    <w:rsid w:val="007F78E9"/>
    <w:rsid w:val="0080109E"/>
    <w:rsid w:val="00801D2F"/>
    <w:rsid w:val="00802696"/>
    <w:rsid w:val="0080302D"/>
    <w:rsid w:val="00810A47"/>
    <w:rsid w:val="00811E55"/>
    <w:rsid w:val="00814640"/>
    <w:rsid w:val="00814A14"/>
    <w:rsid w:val="00815CC1"/>
    <w:rsid w:val="008166FB"/>
    <w:rsid w:val="00820657"/>
    <w:rsid w:val="0082303C"/>
    <w:rsid w:val="008233B2"/>
    <w:rsid w:val="0082344D"/>
    <w:rsid w:val="008240D2"/>
    <w:rsid w:val="008261D8"/>
    <w:rsid w:val="008307A5"/>
    <w:rsid w:val="00830FE4"/>
    <w:rsid w:val="008319F2"/>
    <w:rsid w:val="008325ED"/>
    <w:rsid w:val="00832C38"/>
    <w:rsid w:val="00832F68"/>
    <w:rsid w:val="00833303"/>
    <w:rsid w:val="00833E29"/>
    <w:rsid w:val="0083543F"/>
    <w:rsid w:val="008356E4"/>
    <w:rsid w:val="00835D3D"/>
    <w:rsid w:val="00835EA1"/>
    <w:rsid w:val="00837ABD"/>
    <w:rsid w:val="00840A78"/>
    <w:rsid w:val="008415C6"/>
    <w:rsid w:val="00841BD4"/>
    <w:rsid w:val="0084299F"/>
    <w:rsid w:val="00843D4B"/>
    <w:rsid w:val="00844980"/>
    <w:rsid w:val="00846458"/>
    <w:rsid w:val="00846ADD"/>
    <w:rsid w:val="008472AB"/>
    <w:rsid w:val="00847C75"/>
    <w:rsid w:val="00850055"/>
    <w:rsid w:val="008501DD"/>
    <w:rsid w:val="008515F1"/>
    <w:rsid w:val="008515F2"/>
    <w:rsid w:val="008522D9"/>
    <w:rsid w:val="00852D2C"/>
    <w:rsid w:val="0085327A"/>
    <w:rsid w:val="00853392"/>
    <w:rsid w:val="00853F88"/>
    <w:rsid w:val="00854745"/>
    <w:rsid w:val="00854A3F"/>
    <w:rsid w:val="008613CE"/>
    <w:rsid w:val="008615A5"/>
    <w:rsid w:val="00864CAF"/>
    <w:rsid w:val="00864FE2"/>
    <w:rsid w:val="00865A61"/>
    <w:rsid w:val="008663A7"/>
    <w:rsid w:val="0086648A"/>
    <w:rsid w:val="00866FD1"/>
    <w:rsid w:val="00871B0A"/>
    <w:rsid w:val="00872CF0"/>
    <w:rsid w:val="00873EDD"/>
    <w:rsid w:val="00880462"/>
    <w:rsid w:val="0088069B"/>
    <w:rsid w:val="00881C19"/>
    <w:rsid w:val="008835E4"/>
    <w:rsid w:val="0088385C"/>
    <w:rsid w:val="00883ADC"/>
    <w:rsid w:val="00885621"/>
    <w:rsid w:val="00885B03"/>
    <w:rsid w:val="00886CD4"/>
    <w:rsid w:val="00890BB9"/>
    <w:rsid w:val="0089536C"/>
    <w:rsid w:val="00895B5E"/>
    <w:rsid w:val="00896BF3"/>
    <w:rsid w:val="00897182"/>
    <w:rsid w:val="008973E0"/>
    <w:rsid w:val="008A2854"/>
    <w:rsid w:val="008A2A50"/>
    <w:rsid w:val="008A3130"/>
    <w:rsid w:val="008A356B"/>
    <w:rsid w:val="008A4B16"/>
    <w:rsid w:val="008B0B49"/>
    <w:rsid w:val="008B0D5B"/>
    <w:rsid w:val="008B0FC8"/>
    <w:rsid w:val="008B1AB0"/>
    <w:rsid w:val="008B1AEF"/>
    <w:rsid w:val="008B4571"/>
    <w:rsid w:val="008B5FBD"/>
    <w:rsid w:val="008B7043"/>
    <w:rsid w:val="008C0B6F"/>
    <w:rsid w:val="008C0ECC"/>
    <w:rsid w:val="008C4FD1"/>
    <w:rsid w:val="008C5CC7"/>
    <w:rsid w:val="008C5E03"/>
    <w:rsid w:val="008C7327"/>
    <w:rsid w:val="008C74C2"/>
    <w:rsid w:val="008D036E"/>
    <w:rsid w:val="008D042C"/>
    <w:rsid w:val="008D067B"/>
    <w:rsid w:val="008D086C"/>
    <w:rsid w:val="008D25E0"/>
    <w:rsid w:val="008D2A68"/>
    <w:rsid w:val="008D394F"/>
    <w:rsid w:val="008D4940"/>
    <w:rsid w:val="008D64C2"/>
    <w:rsid w:val="008D6B90"/>
    <w:rsid w:val="008D705C"/>
    <w:rsid w:val="008E0937"/>
    <w:rsid w:val="008E1366"/>
    <w:rsid w:val="008E2F54"/>
    <w:rsid w:val="008E46F6"/>
    <w:rsid w:val="008E4DCD"/>
    <w:rsid w:val="008F027E"/>
    <w:rsid w:val="008F09A3"/>
    <w:rsid w:val="008F1E96"/>
    <w:rsid w:val="008F25DB"/>
    <w:rsid w:val="008F3DD7"/>
    <w:rsid w:val="008F4096"/>
    <w:rsid w:val="008F6645"/>
    <w:rsid w:val="008F6D52"/>
    <w:rsid w:val="00900210"/>
    <w:rsid w:val="00901223"/>
    <w:rsid w:val="00901944"/>
    <w:rsid w:val="00903258"/>
    <w:rsid w:val="00903663"/>
    <w:rsid w:val="00903B56"/>
    <w:rsid w:val="00904D5E"/>
    <w:rsid w:val="009053AC"/>
    <w:rsid w:val="00905598"/>
    <w:rsid w:val="0090792B"/>
    <w:rsid w:val="00907B0F"/>
    <w:rsid w:val="009109D4"/>
    <w:rsid w:val="00910F57"/>
    <w:rsid w:val="0091395C"/>
    <w:rsid w:val="00916ACF"/>
    <w:rsid w:val="00916FDB"/>
    <w:rsid w:val="0092049D"/>
    <w:rsid w:val="009207FD"/>
    <w:rsid w:val="009208C7"/>
    <w:rsid w:val="009234DA"/>
    <w:rsid w:val="0092399F"/>
    <w:rsid w:val="00925CDE"/>
    <w:rsid w:val="009265F6"/>
    <w:rsid w:val="00926865"/>
    <w:rsid w:val="00926A60"/>
    <w:rsid w:val="009316AD"/>
    <w:rsid w:val="0093202B"/>
    <w:rsid w:val="0093235E"/>
    <w:rsid w:val="0093282B"/>
    <w:rsid w:val="0093564A"/>
    <w:rsid w:val="009361B9"/>
    <w:rsid w:val="00936DA5"/>
    <w:rsid w:val="00936F42"/>
    <w:rsid w:val="0093734B"/>
    <w:rsid w:val="00937DAB"/>
    <w:rsid w:val="00940568"/>
    <w:rsid w:val="00941909"/>
    <w:rsid w:val="00941DF2"/>
    <w:rsid w:val="00943579"/>
    <w:rsid w:val="009440F2"/>
    <w:rsid w:val="00944CC6"/>
    <w:rsid w:val="00944D8F"/>
    <w:rsid w:val="00946209"/>
    <w:rsid w:val="009517B7"/>
    <w:rsid w:val="0095473C"/>
    <w:rsid w:val="00954951"/>
    <w:rsid w:val="00955DDF"/>
    <w:rsid w:val="009566F8"/>
    <w:rsid w:val="00956A1C"/>
    <w:rsid w:val="00957E9E"/>
    <w:rsid w:val="00957FB5"/>
    <w:rsid w:val="00960516"/>
    <w:rsid w:val="00960FA3"/>
    <w:rsid w:val="00961507"/>
    <w:rsid w:val="009622A8"/>
    <w:rsid w:val="00963E18"/>
    <w:rsid w:val="0096482A"/>
    <w:rsid w:val="00965D29"/>
    <w:rsid w:val="0096675D"/>
    <w:rsid w:val="009667DD"/>
    <w:rsid w:val="00967708"/>
    <w:rsid w:val="00967A7C"/>
    <w:rsid w:val="00970068"/>
    <w:rsid w:val="00970FA0"/>
    <w:rsid w:val="009723B6"/>
    <w:rsid w:val="00972903"/>
    <w:rsid w:val="0097429A"/>
    <w:rsid w:val="00974976"/>
    <w:rsid w:val="00975020"/>
    <w:rsid w:val="00975624"/>
    <w:rsid w:val="0097575E"/>
    <w:rsid w:val="00976433"/>
    <w:rsid w:val="00976DE9"/>
    <w:rsid w:val="0097703E"/>
    <w:rsid w:val="0097738A"/>
    <w:rsid w:val="00980274"/>
    <w:rsid w:val="00980B5C"/>
    <w:rsid w:val="009810A1"/>
    <w:rsid w:val="00981D96"/>
    <w:rsid w:val="009828B8"/>
    <w:rsid w:val="00982A29"/>
    <w:rsid w:val="00983E43"/>
    <w:rsid w:val="00984EB6"/>
    <w:rsid w:val="00985019"/>
    <w:rsid w:val="00986675"/>
    <w:rsid w:val="00986905"/>
    <w:rsid w:val="009871DD"/>
    <w:rsid w:val="00991060"/>
    <w:rsid w:val="00991A0D"/>
    <w:rsid w:val="00991B90"/>
    <w:rsid w:val="00991D1D"/>
    <w:rsid w:val="00992826"/>
    <w:rsid w:val="00993893"/>
    <w:rsid w:val="00995D0C"/>
    <w:rsid w:val="00995D22"/>
    <w:rsid w:val="00995F5D"/>
    <w:rsid w:val="009966F1"/>
    <w:rsid w:val="00996710"/>
    <w:rsid w:val="00996C9E"/>
    <w:rsid w:val="009A0032"/>
    <w:rsid w:val="009A00B0"/>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C6C01"/>
    <w:rsid w:val="009D0CD8"/>
    <w:rsid w:val="009D10B9"/>
    <w:rsid w:val="009D13E9"/>
    <w:rsid w:val="009D185B"/>
    <w:rsid w:val="009D4A81"/>
    <w:rsid w:val="009D538B"/>
    <w:rsid w:val="009D59CA"/>
    <w:rsid w:val="009D658D"/>
    <w:rsid w:val="009D6E06"/>
    <w:rsid w:val="009D72F1"/>
    <w:rsid w:val="009D7F77"/>
    <w:rsid w:val="009E11C1"/>
    <w:rsid w:val="009E177F"/>
    <w:rsid w:val="009E1AA3"/>
    <w:rsid w:val="009E2D8D"/>
    <w:rsid w:val="009E388B"/>
    <w:rsid w:val="009E3D7F"/>
    <w:rsid w:val="009E4D6E"/>
    <w:rsid w:val="009E575C"/>
    <w:rsid w:val="009E6727"/>
    <w:rsid w:val="009E697F"/>
    <w:rsid w:val="009E6BFC"/>
    <w:rsid w:val="009F1437"/>
    <w:rsid w:val="009F1965"/>
    <w:rsid w:val="009F1A10"/>
    <w:rsid w:val="009F1BCB"/>
    <w:rsid w:val="009F1FC3"/>
    <w:rsid w:val="009F28DE"/>
    <w:rsid w:val="009F2AE6"/>
    <w:rsid w:val="009F7D4A"/>
    <w:rsid w:val="00A00369"/>
    <w:rsid w:val="00A00D8D"/>
    <w:rsid w:val="00A022C1"/>
    <w:rsid w:val="00A034DF"/>
    <w:rsid w:val="00A035E0"/>
    <w:rsid w:val="00A04A6C"/>
    <w:rsid w:val="00A05577"/>
    <w:rsid w:val="00A07672"/>
    <w:rsid w:val="00A07C82"/>
    <w:rsid w:val="00A101F9"/>
    <w:rsid w:val="00A10C4C"/>
    <w:rsid w:val="00A10E4A"/>
    <w:rsid w:val="00A11477"/>
    <w:rsid w:val="00A11808"/>
    <w:rsid w:val="00A11967"/>
    <w:rsid w:val="00A11B8D"/>
    <w:rsid w:val="00A12A72"/>
    <w:rsid w:val="00A13D6F"/>
    <w:rsid w:val="00A147A7"/>
    <w:rsid w:val="00A164FA"/>
    <w:rsid w:val="00A1667D"/>
    <w:rsid w:val="00A1674E"/>
    <w:rsid w:val="00A20BA9"/>
    <w:rsid w:val="00A21C45"/>
    <w:rsid w:val="00A21E5D"/>
    <w:rsid w:val="00A2266D"/>
    <w:rsid w:val="00A22E33"/>
    <w:rsid w:val="00A231F3"/>
    <w:rsid w:val="00A23C33"/>
    <w:rsid w:val="00A2435A"/>
    <w:rsid w:val="00A25978"/>
    <w:rsid w:val="00A265CC"/>
    <w:rsid w:val="00A26C37"/>
    <w:rsid w:val="00A26FD3"/>
    <w:rsid w:val="00A27292"/>
    <w:rsid w:val="00A27684"/>
    <w:rsid w:val="00A27932"/>
    <w:rsid w:val="00A27FD8"/>
    <w:rsid w:val="00A3050A"/>
    <w:rsid w:val="00A30AC2"/>
    <w:rsid w:val="00A31DAF"/>
    <w:rsid w:val="00A3218A"/>
    <w:rsid w:val="00A35EED"/>
    <w:rsid w:val="00A35F23"/>
    <w:rsid w:val="00A361ED"/>
    <w:rsid w:val="00A37092"/>
    <w:rsid w:val="00A40EB3"/>
    <w:rsid w:val="00A42EBF"/>
    <w:rsid w:val="00A44681"/>
    <w:rsid w:val="00A44E48"/>
    <w:rsid w:val="00A45896"/>
    <w:rsid w:val="00A45B08"/>
    <w:rsid w:val="00A45ECC"/>
    <w:rsid w:val="00A475F8"/>
    <w:rsid w:val="00A47797"/>
    <w:rsid w:val="00A50D73"/>
    <w:rsid w:val="00A50EE0"/>
    <w:rsid w:val="00A517C8"/>
    <w:rsid w:val="00A51A2B"/>
    <w:rsid w:val="00A52405"/>
    <w:rsid w:val="00A52A68"/>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4928"/>
    <w:rsid w:val="00A759AF"/>
    <w:rsid w:val="00A762B2"/>
    <w:rsid w:val="00A76823"/>
    <w:rsid w:val="00A81E75"/>
    <w:rsid w:val="00A84755"/>
    <w:rsid w:val="00A850B7"/>
    <w:rsid w:val="00A8529E"/>
    <w:rsid w:val="00A85332"/>
    <w:rsid w:val="00A869B6"/>
    <w:rsid w:val="00A90E75"/>
    <w:rsid w:val="00A91410"/>
    <w:rsid w:val="00A93336"/>
    <w:rsid w:val="00A947B4"/>
    <w:rsid w:val="00A9625A"/>
    <w:rsid w:val="00A96290"/>
    <w:rsid w:val="00A96361"/>
    <w:rsid w:val="00AA211B"/>
    <w:rsid w:val="00AA2C64"/>
    <w:rsid w:val="00AA2DD0"/>
    <w:rsid w:val="00AA3B40"/>
    <w:rsid w:val="00AA43D6"/>
    <w:rsid w:val="00AA4EB5"/>
    <w:rsid w:val="00AA577F"/>
    <w:rsid w:val="00AA7532"/>
    <w:rsid w:val="00AB0050"/>
    <w:rsid w:val="00AB094C"/>
    <w:rsid w:val="00AB0A46"/>
    <w:rsid w:val="00AB1BBB"/>
    <w:rsid w:val="00AB29A4"/>
    <w:rsid w:val="00AB2CA8"/>
    <w:rsid w:val="00AB2DAF"/>
    <w:rsid w:val="00AB4794"/>
    <w:rsid w:val="00AB47B8"/>
    <w:rsid w:val="00AB4B12"/>
    <w:rsid w:val="00AB5D55"/>
    <w:rsid w:val="00AB6A54"/>
    <w:rsid w:val="00AB6A90"/>
    <w:rsid w:val="00AC00BD"/>
    <w:rsid w:val="00AC0A21"/>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D0B"/>
    <w:rsid w:val="00AD7504"/>
    <w:rsid w:val="00AD78C8"/>
    <w:rsid w:val="00AE0DDD"/>
    <w:rsid w:val="00AE3134"/>
    <w:rsid w:val="00AE33B3"/>
    <w:rsid w:val="00AE34E3"/>
    <w:rsid w:val="00AE400B"/>
    <w:rsid w:val="00AE43DE"/>
    <w:rsid w:val="00AE6269"/>
    <w:rsid w:val="00AE762D"/>
    <w:rsid w:val="00AE79B5"/>
    <w:rsid w:val="00AF2ECA"/>
    <w:rsid w:val="00AF4DF6"/>
    <w:rsid w:val="00AF583B"/>
    <w:rsid w:val="00AF58CA"/>
    <w:rsid w:val="00AF63CA"/>
    <w:rsid w:val="00AF6DEF"/>
    <w:rsid w:val="00B00524"/>
    <w:rsid w:val="00B018F1"/>
    <w:rsid w:val="00B021EB"/>
    <w:rsid w:val="00B026DE"/>
    <w:rsid w:val="00B03152"/>
    <w:rsid w:val="00B04CBD"/>
    <w:rsid w:val="00B059E5"/>
    <w:rsid w:val="00B06D2B"/>
    <w:rsid w:val="00B07299"/>
    <w:rsid w:val="00B10BC3"/>
    <w:rsid w:val="00B10E09"/>
    <w:rsid w:val="00B134C8"/>
    <w:rsid w:val="00B143BC"/>
    <w:rsid w:val="00B1688C"/>
    <w:rsid w:val="00B17959"/>
    <w:rsid w:val="00B17D54"/>
    <w:rsid w:val="00B20CF9"/>
    <w:rsid w:val="00B26012"/>
    <w:rsid w:val="00B261D2"/>
    <w:rsid w:val="00B26351"/>
    <w:rsid w:val="00B2758D"/>
    <w:rsid w:val="00B31016"/>
    <w:rsid w:val="00B31E15"/>
    <w:rsid w:val="00B31EBA"/>
    <w:rsid w:val="00B326D8"/>
    <w:rsid w:val="00B32C2F"/>
    <w:rsid w:val="00B33320"/>
    <w:rsid w:val="00B3493B"/>
    <w:rsid w:val="00B35BB0"/>
    <w:rsid w:val="00B361B0"/>
    <w:rsid w:val="00B36B9A"/>
    <w:rsid w:val="00B376D2"/>
    <w:rsid w:val="00B37D55"/>
    <w:rsid w:val="00B40A9A"/>
    <w:rsid w:val="00B4220A"/>
    <w:rsid w:val="00B424D7"/>
    <w:rsid w:val="00B42DCF"/>
    <w:rsid w:val="00B4331C"/>
    <w:rsid w:val="00B435FB"/>
    <w:rsid w:val="00B43619"/>
    <w:rsid w:val="00B44230"/>
    <w:rsid w:val="00B47E19"/>
    <w:rsid w:val="00B51E8F"/>
    <w:rsid w:val="00B51EDF"/>
    <w:rsid w:val="00B52953"/>
    <w:rsid w:val="00B52E2E"/>
    <w:rsid w:val="00B5339B"/>
    <w:rsid w:val="00B53A78"/>
    <w:rsid w:val="00B54142"/>
    <w:rsid w:val="00B56E47"/>
    <w:rsid w:val="00B60AFD"/>
    <w:rsid w:val="00B61018"/>
    <w:rsid w:val="00B61D12"/>
    <w:rsid w:val="00B6258F"/>
    <w:rsid w:val="00B63F63"/>
    <w:rsid w:val="00B64677"/>
    <w:rsid w:val="00B6572B"/>
    <w:rsid w:val="00B659F6"/>
    <w:rsid w:val="00B66A13"/>
    <w:rsid w:val="00B67445"/>
    <w:rsid w:val="00B715E1"/>
    <w:rsid w:val="00B720D8"/>
    <w:rsid w:val="00B73373"/>
    <w:rsid w:val="00B759CA"/>
    <w:rsid w:val="00B7743A"/>
    <w:rsid w:val="00B77D70"/>
    <w:rsid w:val="00B77F3A"/>
    <w:rsid w:val="00B802A7"/>
    <w:rsid w:val="00B83C59"/>
    <w:rsid w:val="00B85F89"/>
    <w:rsid w:val="00B8799F"/>
    <w:rsid w:val="00B9002F"/>
    <w:rsid w:val="00B91367"/>
    <w:rsid w:val="00B92591"/>
    <w:rsid w:val="00B94B4A"/>
    <w:rsid w:val="00B95398"/>
    <w:rsid w:val="00BA3804"/>
    <w:rsid w:val="00BA3C3C"/>
    <w:rsid w:val="00BA4CB5"/>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6DDE"/>
    <w:rsid w:val="00BB7062"/>
    <w:rsid w:val="00BC0744"/>
    <w:rsid w:val="00BC25D7"/>
    <w:rsid w:val="00BC315F"/>
    <w:rsid w:val="00BC353B"/>
    <w:rsid w:val="00BC4B70"/>
    <w:rsid w:val="00BC520D"/>
    <w:rsid w:val="00BC69D1"/>
    <w:rsid w:val="00BD0013"/>
    <w:rsid w:val="00BD0B58"/>
    <w:rsid w:val="00BD19C5"/>
    <w:rsid w:val="00BD1C8B"/>
    <w:rsid w:val="00BD21F7"/>
    <w:rsid w:val="00BD2273"/>
    <w:rsid w:val="00BD2E2A"/>
    <w:rsid w:val="00BD55FD"/>
    <w:rsid w:val="00BD5AAA"/>
    <w:rsid w:val="00BD5C4C"/>
    <w:rsid w:val="00BD5D68"/>
    <w:rsid w:val="00BD6050"/>
    <w:rsid w:val="00BD693B"/>
    <w:rsid w:val="00BD6C8F"/>
    <w:rsid w:val="00BD7B79"/>
    <w:rsid w:val="00BE0A9D"/>
    <w:rsid w:val="00BE0DA2"/>
    <w:rsid w:val="00BE2830"/>
    <w:rsid w:val="00BE2911"/>
    <w:rsid w:val="00BE2DC7"/>
    <w:rsid w:val="00BE2FCA"/>
    <w:rsid w:val="00BE4333"/>
    <w:rsid w:val="00BE49AA"/>
    <w:rsid w:val="00BE68EC"/>
    <w:rsid w:val="00BE7C1C"/>
    <w:rsid w:val="00BF21CA"/>
    <w:rsid w:val="00BF21D3"/>
    <w:rsid w:val="00BF349C"/>
    <w:rsid w:val="00BF374B"/>
    <w:rsid w:val="00BF3D22"/>
    <w:rsid w:val="00BF62B9"/>
    <w:rsid w:val="00C01083"/>
    <w:rsid w:val="00C01D2A"/>
    <w:rsid w:val="00C037B4"/>
    <w:rsid w:val="00C04BBA"/>
    <w:rsid w:val="00C066E9"/>
    <w:rsid w:val="00C069D5"/>
    <w:rsid w:val="00C0760E"/>
    <w:rsid w:val="00C104A9"/>
    <w:rsid w:val="00C11075"/>
    <w:rsid w:val="00C1153A"/>
    <w:rsid w:val="00C11A73"/>
    <w:rsid w:val="00C172FE"/>
    <w:rsid w:val="00C17EA3"/>
    <w:rsid w:val="00C206DA"/>
    <w:rsid w:val="00C20B3A"/>
    <w:rsid w:val="00C21656"/>
    <w:rsid w:val="00C21AA5"/>
    <w:rsid w:val="00C222F9"/>
    <w:rsid w:val="00C224E9"/>
    <w:rsid w:val="00C2493C"/>
    <w:rsid w:val="00C26869"/>
    <w:rsid w:val="00C27707"/>
    <w:rsid w:val="00C30EAA"/>
    <w:rsid w:val="00C314C2"/>
    <w:rsid w:val="00C32CEB"/>
    <w:rsid w:val="00C33FDC"/>
    <w:rsid w:val="00C3493D"/>
    <w:rsid w:val="00C360DB"/>
    <w:rsid w:val="00C362F6"/>
    <w:rsid w:val="00C36622"/>
    <w:rsid w:val="00C40442"/>
    <w:rsid w:val="00C431E6"/>
    <w:rsid w:val="00C43F55"/>
    <w:rsid w:val="00C447B7"/>
    <w:rsid w:val="00C44905"/>
    <w:rsid w:val="00C45AE4"/>
    <w:rsid w:val="00C4627C"/>
    <w:rsid w:val="00C46454"/>
    <w:rsid w:val="00C46920"/>
    <w:rsid w:val="00C47874"/>
    <w:rsid w:val="00C54526"/>
    <w:rsid w:val="00C54C93"/>
    <w:rsid w:val="00C5511A"/>
    <w:rsid w:val="00C563E0"/>
    <w:rsid w:val="00C573D5"/>
    <w:rsid w:val="00C57E58"/>
    <w:rsid w:val="00C601A5"/>
    <w:rsid w:val="00C6239D"/>
    <w:rsid w:val="00C635F1"/>
    <w:rsid w:val="00C64168"/>
    <w:rsid w:val="00C64498"/>
    <w:rsid w:val="00C64D36"/>
    <w:rsid w:val="00C65A40"/>
    <w:rsid w:val="00C65B55"/>
    <w:rsid w:val="00C65C20"/>
    <w:rsid w:val="00C65F5D"/>
    <w:rsid w:val="00C65FA4"/>
    <w:rsid w:val="00C6656D"/>
    <w:rsid w:val="00C70019"/>
    <w:rsid w:val="00C7152B"/>
    <w:rsid w:val="00C71D1E"/>
    <w:rsid w:val="00C77B1F"/>
    <w:rsid w:val="00C77B35"/>
    <w:rsid w:val="00C81714"/>
    <w:rsid w:val="00C83613"/>
    <w:rsid w:val="00C83D84"/>
    <w:rsid w:val="00C84A5D"/>
    <w:rsid w:val="00C8539C"/>
    <w:rsid w:val="00C85864"/>
    <w:rsid w:val="00C864C0"/>
    <w:rsid w:val="00C90C24"/>
    <w:rsid w:val="00C91F5B"/>
    <w:rsid w:val="00C9262F"/>
    <w:rsid w:val="00C93A31"/>
    <w:rsid w:val="00C93D81"/>
    <w:rsid w:val="00C95843"/>
    <w:rsid w:val="00C95E61"/>
    <w:rsid w:val="00CA1A45"/>
    <w:rsid w:val="00CA38F9"/>
    <w:rsid w:val="00CA4807"/>
    <w:rsid w:val="00CA684C"/>
    <w:rsid w:val="00CA796B"/>
    <w:rsid w:val="00CB0368"/>
    <w:rsid w:val="00CB1A03"/>
    <w:rsid w:val="00CB2892"/>
    <w:rsid w:val="00CB35DE"/>
    <w:rsid w:val="00CB445D"/>
    <w:rsid w:val="00CB53E3"/>
    <w:rsid w:val="00CB65D3"/>
    <w:rsid w:val="00CB6B1B"/>
    <w:rsid w:val="00CB71B7"/>
    <w:rsid w:val="00CB7A9F"/>
    <w:rsid w:val="00CB7C0F"/>
    <w:rsid w:val="00CC0F4D"/>
    <w:rsid w:val="00CC158F"/>
    <w:rsid w:val="00CC1671"/>
    <w:rsid w:val="00CC34E8"/>
    <w:rsid w:val="00CC390E"/>
    <w:rsid w:val="00CC4195"/>
    <w:rsid w:val="00CC4921"/>
    <w:rsid w:val="00CC69B1"/>
    <w:rsid w:val="00CC69C9"/>
    <w:rsid w:val="00CC6C02"/>
    <w:rsid w:val="00CC7D01"/>
    <w:rsid w:val="00CD02DA"/>
    <w:rsid w:val="00CD3FA9"/>
    <w:rsid w:val="00CD4656"/>
    <w:rsid w:val="00CD596C"/>
    <w:rsid w:val="00CD5AA9"/>
    <w:rsid w:val="00CE024F"/>
    <w:rsid w:val="00CE0A3F"/>
    <w:rsid w:val="00CE0F66"/>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76CB"/>
    <w:rsid w:val="00D00933"/>
    <w:rsid w:val="00D02C92"/>
    <w:rsid w:val="00D032B8"/>
    <w:rsid w:val="00D03800"/>
    <w:rsid w:val="00D03A1D"/>
    <w:rsid w:val="00D04BE1"/>
    <w:rsid w:val="00D04E57"/>
    <w:rsid w:val="00D05282"/>
    <w:rsid w:val="00D0698A"/>
    <w:rsid w:val="00D0750A"/>
    <w:rsid w:val="00D07851"/>
    <w:rsid w:val="00D10B72"/>
    <w:rsid w:val="00D11568"/>
    <w:rsid w:val="00D12B18"/>
    <w:rsid w:val="00D15B7E"/>
    <w:rsid w:val="00D16476"/>
    <w:rsid w:val="00D168E4"/>
    <w:rsid w:val="00D16DFC"/>
    <w:rsid w:val="00D1792E"/>
    <w:rsid w:val="00D22459"/>
    <w:rsid w:val="00D23A14"/>
    <w:rsid w:val="00D24399"/>
    <w:rsid w:val="00D2482B"/>
    <w:rsid w:val="00D24B01"/>
    <w:rsid w:val="00D25EA7"/>
    <w:rsid w:val="00D269D8"/>
    <w:rsid w:val="00D27227"/>
    <w:rsid w:val="00D27585"/>
    <w:rsid w:val="00D27F65"/>
    <w:rsid w:val="00D31741"/>
    <w:rsid w:val="00D33B80"/>
    <w:rsid w:val="00D33C21"/>
    <w:rsid w:val="00D36BD6"/>
    <w:rsid w:val="00D37D30"/>
    <w:rsid w:val="00D40690"/>
    <w:rsid w:val="00D408E1"/>
    <w:rsid w:val="00D40B43"/>
    <w:rsid w:val="00D41CE4"/>
    <w:rsid w:val="00D43B50"/>
    <w:rsid w:val="00D44E02"/>
    <w:rsid w:val="00D468C7"/>
    <w:rsid w:val="00D51FDB"/>
    <w:rsid w:val="00D54CFB"/>
    <w:rsid w:val="00D562F0"/>
    <w:rsid w:val="00D56823"/>
    <w:rsid w:val="00D56FC8"/>
    <w:rsid w:val="00D570BB"/>
    <w:rsid w:val="00D60889"/>
    <w:rsid w:val="00D61528"/>
    <w:rsid w:val="00D627C6"/>
    <w:rsid w:val="00D6378D"/>
    <w:rsid w:val="00D639FE"/>
    <w:rsid w:val="00D644ED"/>
    <w:rsid w:val="00D64C1E"/>
    <w:rsid w:val="00D64D69"/>
    <w:rsid w:val="00D650E1"/>
    <w:rsid w:val="00D65B51"/>
    <w:rsid w:val="00D65F36"/>
    <w:rsid w:val="00D679DA"/>
    <w:rsid w:val="00D71DED"/>
    <w:rsid w:val="00D72B05"/>
    <w:rsid w:val="00D73217"/>
    <w:rsid w:val="00D741FB"/>
    <w:rsid w:val="00D755B7"/>
    <w:rsid w:val="00D82AB1"/>
    <w:rsid w:val="00D83DB7"/>
    <w:rsid w:val="00D854D8"/>
    <w:rsid w:val="00D86B08"/>
    <w:rsid w:val="00D87F1E"/>
    <w:rsid w:val="00D9047E"/>
    <w:rsid w:val="00D90ABD"/>
    <w:rsid w:val="00D91A6D"/>
    <w:rsid w:val="00D92C13"/>
    <w:rsid w:val="00D92DB6"/>
    <w:rsid w:val="00D9345E"/>
    <w:rsid w:val="00D93D19"/>
    <w:rsid w:val="00D955C8"/>
    <w:rsid w:val="00D95618"/>
    <w:rsid w:val="00D95B34"/>
    <w:rsid w:val="00D96740"/>
    <w:rsid w:val="00D97535"/>
    <w:rsid w:val="00D97E4F"/>
    <w:rsid w:val="00DA0640"/>
    <w:rsid w:val="00DA08FC"/>
    <w:rsid w:val="00DA0CDE"/>
    <w:rsid w:val="00DA1701"/>
    <w:rsid w:val="00DA24AF"/>
    <w:rsid w:val="00DA2903"/>
    <w:rsid w:val="00DA3451"/>
    <w:rsid w:val="00DA4869"/>
    <w:rsid w:val="00DA6271"/>
    <w:rsid w:val="00DA6DAE"/>
    <w:rsid w:val="00DA72FF"/>
    <w:rsid w:val="00DB0AB4"/>
    <w:rsid w:val="00DB0D38"/>
    <w:rsid w:val="00DB21D1"/>
    <w:rsid w:val="00DB3377"/>
    <w:rsid w:val="00DB5A72"/>
    <w:rsid w:val="00DB6333"/>
    <w:rsid w:val="00DB7396"/>
    <w:rsid w:val="00DC07E5"/>
    <w:rsid w:val="00DC14C2"/>
    <w:rsid w:val="00DC185F"/>
    <w:rsid w:val="00DC1AA7"/>
    <w:rsid w:val="00DC2AF3"/>
    <w:rsid w:val="00DC32C3"/>
    <w:rsid w:val="00DC4535"/>
    <w:rsid w:val="00DC62ED"/>
    <w:rsid w:val="00DC7DA5"/>
    <w:rsid w:val="00DC7F1C"/>
    <w:rsid w:val="00DD0768"/>
    <w:rsid w:val="00DD16BF"/>
    <w:rsid w:val="00DD2C98"/>
    <w:rsid w:val="00DD3305"/>
    <w:rsid w:val="00DD367B"/>
    <w:rsid w:val="00DD4874"/>
    <w:rsid w:val="00DD6134"/>
    <w:rsid w:val="00DD64FA"/>
    <w:rsid w:val="00DD6A99"/>
    <w:rsid w:val="00DD6B9A"/>
    <w:rsid w:val="00DD7407"/>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0A7E"/>
    <w:rsid w:val="00E00AF1"/>
    <w:rsid w:val="00E0190A"/>
    <w:rsid w:val="00E02137"/>
    <w:rsid w:val="00E02459"/>
    <w:rsid w:val="00E02566"/>
    <w:rsid w:val="00E04801"/>
    <w:rsid w:val="00E0648A"/>
    <w:rsid w:val="00E067FB"/>
    <w:rsid w:val="00E0712A"/>
    <w:rsid w:val="00E10560"/>
    <w:rsid w:val="00E10B9E"/>
    <w:rsid w:val="00E13931"/>
    <w:rsid w:val="00E149EC"/>
    <w:rsid w:val="00E15D13"/>
    <w:rsid w:val="00E15E49"/>
    <w:rsid w:val="00E15E6E"/>
    <w:rsid w:val="00E2008F"/>
    <w:rsid w:val="00E20340"/>
    <w:rsid w:val="00E2067A"/>
    <w:rsid w:val="00E2153E"/>
    <w:rsid w:val="00E21BD9"/>
    <w:rsid w:val="00E21C4F"/>
    <w:rsid w:val="00E23DAB"/>
    <w:rsid w:val="00E2521C"/>
    <w:rsid w:val="00E27122"/>
    <w:rsid w:val="00E2715B"/>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69C8"/>
    <w:rsid w:val="00E47469"/>
    <w:rsid w:val="00E505CE"/>
    <w:rsid w:val="00E51124"/>
    <w:rsid w:val="00E516CD"/>
    <w:rsid w:val="00E51B85"/>
    <w:rsid w:val="00E51EAE"/>
    <w:rsid w:val="00E5228A"/>
    <w:rsid w:val="00E523FA"/>
    <w:rsid w:val="00E53EA1"/>
    <w:rsid w:val="00E548CC"/>
    <w:rsid w:val="00E5721A"/>
    <w:rsid w:val="00E57B83"/>
    <w:rsid w:val="00E60846"/>
    <w:rsid w:val="00E61C61"/>
    <w:rsid w:val="00E626E4"/>
    <w:rsid w:val="00E62C03"/>
    <w:rsid w:val="00E64A71"/>
    <w:rsid w:val="00E661C0"/>
    <w:rsid w:val="00E66A5D"/>
    <w:rsid w:val="00E70299"/>
    <w:rsid w:val="00E716AE"/>
    <w:rsid w:val="00E721F3"/>
    <w:rsid w:val="00E7293F"/>
    <w:rsid w:val="00E74255"/>
    <w:rsid w:val="00E744ED"/>
    <w:rsid w:val="00E74CE5"/>
    <w:rsid w:val="00E7562E"/>
    <w:rsid w:val="00E757F0"/>
    <w:rsid w:val="00E80B75"/>
    <w:rsid w:val="00E818D5"/>
    <w:rsid w:val="00E82B63"/>
    <w:rsid w:val="00E8319B"/>
    <w:rsid w:val="00E83C08"/>
    <w:rsid w:val="00E84BD2"/>
    <w:rsid w:val="00E84F38"/>
    <w:rsid w:val="00E85B7D"/>
    <w:rsid w:val="00E85D49"/>
    <w:rsid w:val="00E85D5E"/>
    <w:rsid w:val="00E86790"/>
    <w:rsid w:val="00E912D4"/>
    <w:rsid w:val="00E920C0"/>
    <w:rsid w:val="00E93B77"/>
    <w:rsid w:val="00E94E0B"/>
    <w:rsid w:val="00E95423"/>
    <w:rsid w:val="00E9627E"/>
    <w:rsid w:val="00E96B8F"/>
    <w:rsid w:val="00E96CB7"/>
    <w:rsid w:val="00E972C4"/>
    <w:rsid w:val="00EA0DA9"/>
    <w:rsid w:val="00EA19CC"/>
    <w:rsid w:val="00EA28D2"/>
    <w:rsid w:val="00EA3C9E"/>
    <w:rsid w:val="00EA4C4F"/>
    <w:rsid w:val="00EA5F84"/>
    <w:rsid w:val="00EA6A78"/>
    <w:rsid w:val="00EB1B29"/>
    <w:rsid w:val="00EB1C1F"/>
    <w:rsid w:val="00EB28BB"/>
    <w:rsid w:val="00EB29C9"/>
    <w:rsid w:val="00EB36E0"/>
    <w:rsid w:val="00EB39CE"/>
    <w:rsid w:val="00EB455A"/>
    <w:rsid w:val="00EB4D7A"/>
    <w:rsid w:val="00EB51A4"/>
    <w:rsid w:val="00EB52FE"/>
    <w:rsid w:val="00EB5827"/>
    <w:rsid w:val="00EB6907"/>
    <w:rsid w:val="00EB7298"/>
    <w:rsid w:val="00EB78AE"/>
    <w:rsid w:val="00EC0619"/>
    <w:rsid w:val="00EC1208"/>
    <w:rsid w:val="00EC33B8"/>
    <w:rsid w:val="00EC409A"/>
    <w:rsid w:val="00EC6662"/>
    <w:rsid w:val="00EC71EC"/>
    <w:rsid w:val="00EC768A"/>
    <w:rsid w:val="00ED0267"/>
    <w:rsid w:val="00ED2135"/>
    <w:rsid w:val="00ED3234"/>
    <w:rsid w:val="00ED44E4"/>
    <w:rsid w:val="00ED4777"/>
    <w:rsid w:val="00ED5973"/>
    <w:rsid w:val="00ED6741"/>
    <w:rsid w:val="00ED6DE1"/>
    <w:rsid w:val="00ED75C9"/>
    <w:rsid w:val="00ED79DC"/>
    <w:rsid w:val="00EE0598"/>
    <w:rsid w:val="00EE0A34"/>
    <w:rsid w:val="00EE0EAB"/>
    <w:rsid w:val="00EE4C15"/>
    <w:rsid w:val="00EE4D06"/>
    <w:rsid w:val="00EE4EF5"/>
    <w:rsid w:val="00EF4214"/>
    <w:rsid w:val="00EF4290"/>
    <w:rsid w:val="00EF4998"/>
    <w:rsid w:val="00EF5F20"/>
    <w:rsid w:val="00EF682A"/>
    <w:rsid w:val="00EF6BFC"/>
    <w:rsid w:val="00EF7CFF"/>
    <w:rsid w:val="00F0010D"/>
    <w:rsid w:val="00F016CC"/>
    <w:rsid w:val="00F01778"/>
    <w:rsid w:val="00F01A4E"/>
    <w:rsid w:val="00F046FC"/>
    <w:rsid w:val="00F04A00"/>
    <w:rsid w:val="00F06B7F"/>
    <w:rsid w:val="00F06C9D"/>
    <w:rsid w:val="00F14872"/>
    <w:rsid w:val="00F14CE4"/>
    <w:rsid w:val="00F161B7"/>
    <w:rsid w:val="00F16253"/>
    <w:rsid w:val="00F16AE7"/>
    <w:rsid w:val="00F178E0"/>
    <w:rsid w:val="00F2015B"/>
    <w:rsid w:val="00F204AC"/>
    <w:rsid w:val="00F219C2"/>
    <w:rsid w:val="00F223B1"/>
    <w:rsid w:val="00F23251"/>
    <w:rsid w:val="00F245B7"/>
    <w:rsid w:val="00F24693"/>
    <w:rsid w:val="00F254A7"/>
    <w:rsid w:val="00F26711"/>
    <w:rsid w:val="00F2748A"/>
    <w:rsid w:val="00F30546"/>
    <w:rsid w:val="00F30C28"/>
    <w:rsid w:val="00F316E9"/>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7678"/>
    <w:rsid w:val="00F47C1A"/>
    <w:rsid w:val="00F50550"/>
    <w:rsid w:val="00F51B52"/>
    <w:rsid w:val="00F522A4"/>
    <w:rsid w:val="00F554D6"/>
    <w:rsid w:val="00F55F0B"/>
    <w:rsid w:val="00F5698A"/>
    <w:rsid w:val="00F5704A"/>
    <w:rsid w:val="00F61169"/>
    <w:rsid w:val="00F61695"/>
    <w:rsid w:val="00F61FC2"/>
    <w:rsid w:val="00F6262E"/>
    <w:rsid w:val="00F6475A"/>
    <w:rsid w:val="00F650E4"/>
    <w:rsid w:val="00F652BD"/>
    <w:rsid w:val="00F656BF"/>
    <w:rsid w:val="00F6676D"/>
    <w:rsid w:val="00F66EBF"/>
    <w:rsid w:val="00F67F99"/>
    <w:rsid w:val="00F70079"/>
    <w:rsid w:val="00F71332"/>
    <w:rsid w:val="00F71DBE"/>
    <w:rsid w:val="00F72B06"/>
    <w:rsid w:val="00F73470"/>
    <w:rsid w:val="00F7374B"/>
    <w:rsid w:val="00F74FBF"/>
    <w:rsid w:val="00F762A7"/>
    <w:rsid w:val="00F805EA"/>
    <w:rsid w:val="00F80828"/>
    <w:rsid w:val="00F823AC"/>
    <w:rsid w:val="00F8346F"/>
    <w:rsid w:val="00F85359"/>
    <w:rsid w:val="00F85514"/>
    <w:rsid w:val="00F8575D"/>
    <w:rsid w:val="00F86198"/>
    <w:rsid w:val="00F86C5A"/>
    <w:rsid w:val="00F86C77"/>
    <w:rsid w:val="00F9044B"/>
    <w:rsid w:val="00F915DD"/>
    <w:rsid w:val="00F935C3"/>
    <w:rsid w:val="00F93727"/>
    <w:rsid w:val="00F94039"/>
    <w:rsid w:val="00F94903"/>
    <w:rsid w:val="00F952B5"/>
    <w:rsid w:val="00F954EA"/>
    <w:rsid w:val="00F9640E"/>
    <w:rsid w:val="00FA01FC"/>
    <w:rsid w:val="00FA0DC0"/>
    <w:rsid w:val="00FA14B0"/>
    <w:rsid w:val="00FA2201"/>
    <w:rsid w:val="00FA3ECA"/>
    <w:rsid w:val="00FA4C79"/>
    <w:rsid w:val="00FA598E"/>
    <w:rsid w:val="00FA663B"/>
    <w:rsid w:val="00FA6C75"/>
    <w:rsid w:val="00FA7116"/>
    <w:rsid w:val="00FB02A7"/>
    <w:rsid w:val="00FB0D49"/>
    <w:rsid w:val="00FB198F"/>
    <w:rsid w:val="00FB3D68"/>
    <w:rsid w:val="00FB4212"/>
    <w:rsid w:val="00FB4FEF"/>
    <w:rsid w:val="00FB5A78"/>
    <w:rsid w:val="00FB6721"/>
    <w:rsid w:val="00FB6FD4"/>
    <w:rsid w:val="00FB7128"/>
    <w:rsid w:val="00FC097E"/>
    <w:rsid w:val="00FC107E"/>
    <w:rsid w:val="00FC1126"/>
    <w:rsid w:val="00FC16E3"/>
    <w:rsid w:val="00FC1973"/>
    <w:rsid w:val="00FC29D4"/>
    <w:rsid w:val="00FC2C4F"/>
    <w:rsid w:val="00FC3DAC"/>
    <w:rsid w:val="00FC44AA"/>
    <w:rsid w:val="00FC5341"/>
    <w:rsid w:val="00FD06BF"/>
    <w:rsid w:val="00FD19B7"/>
    <w:rsid w:val="00FD2E69"/>
    <w:rsid w:val="00FD33AF"/>
    <w:rsid w:val="00FD5AE7"/>
    <w:rsid w:val="00FD5EA6"/>
    <w:rsid w:val="00FD686F"/>
    <w:rsid w:val="00FD723D"/>
    <w:rsid w:val="00FD73DF"/>
    <w:rsid w:val="00FD7C48"/>
    <w:rsid w:val="00FE0271"/>
    <w:rsid w:val="00FE0E0B"/>
    <w:rsid w:val="00FE296D"/>
    <w:rsid w:val="00FE2AAA"/>
    <w:rsid w:val="00FE32DC"/>
    <w:rsid w:val="00FE3E45"/>
    <w:rsid w:val="00FE616C"/>
    <w:rsid w:val="00FE6A1D"/>
    <w:rsid w:val="00FE7B0F"/>
    <w:rsid w:val="00FF082B"/>
    <w:rsid w:val="00FF36C0"/>
    <w:rsid w:val="00FF3C2B"/>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879763-21F7-4804-86A4-E9020508F6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58</TotalTime>
  <Pages>23</Pages>
  <Words>26001</Words>
  <Characters>148206</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81</cp:revision>
  <dcterms:created xsi:type="dcterms:W3CDTF">2021-10-12T21:30:00Z</dcterms:created>
  <dcterms:modified xsi:type="dcterms:W3CDTF">2021-10-1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